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D3B5E" w14:textId="77777777" w:rsidR="009D6447" w:rsidRDefault="00000000" w:rsidP="00CF43E7">
      <w:pPr>
        <w:pStyle w:val="Title"/>
      </w:pPr>
      <w:r>
        <w:t xml:space="preserve">How has bird biodiversity changed over time? A review across </w:t>
      </w:r>
      <w:proofErr w:type="spellStart"/>
      <w:r>
        <w:t>spatio</w:t>
      </w:r>
      <w:proofErr w:type="spellEnd"/>
      <w:r>
        <w:t>-temporal scales</w:t>
      </w:r>
    </w:p>
    <w:p w14:paraId="1F4B6895" w14:textId="7D130105" w:rsidR="009D6447" w:rsidRPr="00F11FBB" w:rsidRDefault="00000000" w:rsidP="00CF43E7">
      <w:pPr>
        <w:rPr>
          <w:i/>
          <w:color w:val="000000"/>
          <w:vertAlign w:val="superscript"/>
          <w:lang w:val="fr-FR"/>
        </w:rPr>
      </w:pPr>
      <w:r w:rsidRPr="00F11FBB">
        <w:rPr>
          <w:i/>
          <w:color w:val="000000"/>
          <w:lang w:val="fr-FR"/>
        </w:rPr>
        <w:t xml:space="preserve">François </w:t>
      </w:r>
      <w:proofErr w:type="spellStart"/>
      <w:proofErr w:type="gramStart"/>
      <w:r w:rsidRPr="00F11FBB">
        <w:rPr>
          <w:i/>
          <w:color w:val="000000"/>
          <w:lang w:val="fr-FR"/>
        </w:rPr>
        <w:t>Leroy</w:t>
      </w:r>
      <w:r w:rsidR="00F11FBB" w:rsidRPr="00F11FBB">
        <w:rPr>
          <w:i/>
          <w:color w:val="000000"/>
          <w:vertAlign w:val="superscript"/>
          <w:lang w:val="fr-FR"/>
        </w:rPr>
        <w:t>a</w:t>
      </w:r>
      <w:proofErr w:type="spellEnd"/>
      <w:r w:rsidRPr="00F11FBB">
        <w:rPr>
          <w:i/>
          <w:color w:val="000000"/>
          <w:vertAlign w:val="superscript"/>
          <w:lang w:val="fr-FR"/>
        </w:rPr>
        <w:t>,*</w:t>
      </w:r>
      <w:proofErr w:type="gramEnd"/>
      <w:r w:rsidRPr="00F11FBB">
        <w:rPr>
          <w:i/>
          <w:color w:val="000000"/>
          <w:lang w:val="fr-FR"/>
        </w:rPr>
        <w:t xml:space="preserve">, </w:t>
      </w:r>
      <w:proofErr w:type="spellStart"/>
      <w:r w:rsidRPr="00F11FBB">
        <w:rPr>
          <w:i/>
          <w:color w:val="000000"/>
          <w:lang w:val="fr-FR"/>
        </w:rPr>
        <w:t>Jiři</w:t>
      </w:r>
      <w:proofErr w:type="spellEnd"/>
      <w:r w:rsidRPr="00F11FBB">
        <w:rPr>
          <w:i/>
          <w:color w:val="000000"/>
          <w:lang w:val="fr-FR"/>
        </w:rPr>
        <w:t xml:space="preserve"> </w:t>
      </w:r>
      <w:proofErr w:type="spellStart"/>
      <w:r w:rsidRPr="00F11FBB">
        <w:rPr>
          <w:i/>
          <w:color w:val="000000"/>
          <w:lang w:val="fr-FR"/>
        </w:rPr>
        <w:t>Reif</w:t>
      </w:r>
      <w:r w:rsidR="00F11FBB" w:rsidRPr="00F11FBB">
        <w:rPr>
          <w:i/>
          <w:color w:val="000000"/>
          <w:vertAlign w:val="superscript"/>
          <w:lang w:val="fr-FR"/>
        </w:rPr>
        <w:t>b</w:t>
      </w:r>
      <w:r w:rsidRPr="00F11FBB">
        <w:rPr>
          <w:i/>
          <w:color w:val="000000"/>
          <w:vertAlign w:val="superscript"/>
          <w:lang w:val="fr-FR"/>
        </w:rPr>
        <w:t>,</w:t>
      </w:r>
      <w:r w:rsidR="00F11FBB" w:rsidRPr="00F11FBB">
        <w:rPr>
          <w:i/>
          <w:color w:val="000000"/>
          <w:vertAlign w:val="superscript"/>
          <w:lang w:val="fr-FR"/>
        </w:rPr>
        <w:t>c</w:t>
      </w:r>
      <w:proofErr w:type="spellEnd"/>
      <w:r w:rsidRPr="00F11FBB">
        <w:rPr>
          <w:i/>
          <w:color w:val="000000"/>
          <w:lang w:val="fr-FR"/>
        </w:rPr>
        <w:t xml:space="preserve">, David </w:t>
      </w:r>
      <w:proofErr w:type="spellStart"/>
      <w:r w:rsidRPr="00F11FBB">
        <w:rPr>
          <w:i/>
          <w:color w:val="000000"/>
          <w:lang w:val="fr-FR"/>
        </w:rPr>
        <w:t>Storch</w:t>
      </w:r>
      <w:r w:rsidR="00F11FBB" w:rsidRPr="00F11FBB">
        <w:rPr>
          <w:i/>
          <w:color w:val="000000"/>
          <w:vertAlign w:val="superscript"/>
          <w:lang w:val="fr-FR"/>
        </w:rPr>
        <w:t>d</w:t>
      </w:r>
      <w:r w:rsidRPr="00F11FBB">
        <w:rPr>
          <w:i/>
          <w:color w:val="000000"/>
          <w:vertAlign w:val="superscript"/>
          <w:lang w:val="fr-FR"/>
        </w:rPr>
        <w:t>,</w:t>
      </w:r>
      <w:r w:rsidR="00F11FBB" w:rsidRPr="00F11FBB">
        <w:rPr>
          <w:i/>
          <w:color w:val="000000"/>
          <w:vertAlign w:val="superscript"/>
          <w:lang w:val="fr-FR"/>
        </w:rPr>
        <w:t>e</w:t>
      </w:r>
      <w:proofErr w:type="spellEnd"/>
      <w:r w:rsidRPr="00F11FBB">
        <w:rPr>
          <w:i/>
          <w:color w:val="000000"/>
          <w:lang w:val="fr-FR"/>
        </w:rPr>
        <w:t xml:space="preserve">, Petr </w:t>
      </w:r>
      <w:proofErr w:type="spellStart"/>
      <w:r w:rsidRPr="00F11FBB">
        <w:rPr>
          <w:i/>
          <w:color w:val="000000"/>
          <w:lang w:val="fr-FR"/>
        </w:rPr>
        <w:t>Keil</w:t>
      </w:r>
      <w:r w:rsidR="00F470B6">
        <w:rPr>
          <w:i/>
          <w:color w:val="000000"/>
          <w:vertAlign w:val="superscript"/>
          <w:lang w:val="fr-FR"/>
        </w:rPr>
        <w:t>a</w:t>
      </w:r>
      <w:proofErr w:type="spellEnd"/>
    </w:p>
    <w:p w14:paraId="2AF7D108" w14:textId="4A565061" w:rsidR="009D6447" w:rsidRDefault="00F11FBB" w:rsidP="00CF43E7">
      <w:r>
        <w:rPr>
          <w:vertAlign w:val="superscript"/>
        </w:rPr>
        <w:t xml:space="preserve">a </w:t>
      </w:r>
      <w:r>
        <w:t xml:space="preserve">Department of Spatial Sciences, Faculty of Environmental Sciences, Czech University of Life Sciences Prague, </w:t>
      </w:r>
      <w:proofErr w:type="spellStart"/>
      <w:r>
        <w:t>Kamýcká</w:t>
      </w:r>
      <w:proofErr w:type="spellEnd"/>
      <w:r>
        <w:t xml:space="preserve"> 129, 16500 Praha-</w:t>
      </w:r>
      <w:proofErr w:type="spellStart"/>
      <w:r>
        <w:t>Suchdol</w:t>
      </w:r>
      <w:proofErr w:type="spellEnd"/>
      <w:r>
        <w:t>, Czech Republic</w:t>
      </w:r>
    </w:p>
    <w:p w14:paraId="001ADC87" w14:textId="43B3C9B9" w:rsidR="009D6447" w:rsidRDefault="00F11FBB" w:rsidP="00CF43E7">
      <w:r>
        <w:rPr>
          <w:vertAlign w:val="superscript"/>
        </w:rPr>
        <w:t xml:space="preserve">b </w:t>
      </w:r>
      <w:r>
        <w:t>Faculty of Science, Institute for Environmental Studies, Charles University, Prague, Czechia</w:t>
      </w:r>
    </w:p>
    <w:p w14:paraId="218AD87F" w14:textId="40126456" w:rsidR="009D6447" w:rsidRDefault="00F11FBB" w:rsidP="00CF43E7">
      <w:r>
        <w:rPr>
          <w:vertAlign w:val="superscript"/>
        </w:rPr>
        <w:t xml:space="preserve">c </w:t>
      </w:r>
      <w:r>
        <w:t xml:space="preserve">Department of Zoology, Faculty of Science, </w:t>
      </w:r>
      <w:proofErr w:type="spellStart"/>
      <w:r>
        <w:t>Palacky</w:t>
      </w:r>
      <w:proofErr w:type="spellEnd"/>
      <w:r>
        <w:t xml:space="preserve"> University, Olomouc, Czechia</w:t>
      </w:r>
    </w:p>
    <w:p w14:paraId="66A0557B" w14:textId="2EC9B118" w:rsidR="009D6447" w:rsidRDefault="00F11FBB" w:rsidP="00CF43E7">
      <w:r>
        <w:rPr>
          <w:vertAlign w:val="superscript"/>
        </w:rPr>
        <w:t xml:space="preserve">d </w:t>
      </w:r>
      <w:proofErr w:type="spellStart"/>
      <w:r>
        <w:t>Center</w:t>
      </w:r>
      <w:proofErr w:type="spellEnd"/>
      <w:r>
        <w:t xml:space="preserve"> for Theoretical Study, Charles University, </w:t>
      </w:r>
      <w:proofErr w:type="spellStart"/>
      <w:r>
        <w:t>Jilská</w:t>
      </w:r>
      <w:proofErr w:type="spellEnd"/>
      <w:r>
        <w:t xml:space="preserve"> 1, 110 00-CZ Praha 1, Czech Republic</w:t>
      </w:r>
    </w:p>
    <w:p w14:paraId="2FFC33A4" w14:textId="0525B3FC" w:rsidR="009D6447" w:rsidRDefault="00F11FBB" w:rsidP="00CF43E7">
      <w:r>
        <w:rPr>
          <w:vertAlign w:val="superscript"/>
        </w:rPr>
        <w:t xml:space="preserve">e </w:t>
      </w:r>
      <w:r>
        <w:t xml:space="preserve">Department of ecology, Faculty of Science, Charles University, </w:t>
      </w:r>
      <w:proofErr w:type="spellStart"/>
      <w:r>
        <w:t>Viničná</w:t>
      </w:r>
      <w:proofErr w:type="spellEnd"/>
      <w:r>
        <w:t xml:space="preserve"> 7, 128 44 Praha 2, Czech Republic</w:t>
      </w:r>
    </w:p>
    <w:p w14:paraId="28A1FE97" w14:textId="77777777" w:rsidR="001D7AE2" w:rsidRDefault="001D7AE2" w:rsidP="00CF43E7">
      <w:pPr>
        <w:spacing w:after="0"/>
      </w:pPr>
    </w:p>
    <w:p w14:paraId="67DDF7C6" w14:textId="77777777" w:rsidR="009D6447" w:rsidRDefault="00000000" w:rsidP="00CF43E7">
      <w:pPr>
        <w:spacing w:after="0"/>
        <w:rPr>
          <w:color w:val="1155CC"/>
          <w:u w:val="single"/>
        </w:rPr>
      </w:pPr>
      <w:r>
        <w:t xml:space="preserve">Data, code and figures are available here: </w:t>
      </w:r>
      <w:hyperlink r:id="rId8">
        <w:r>
          <w:rPr>
            <w:color w:val="1155CC"/>
            <w:u w:val="single"/>
          </w:rPr>
          <w:t>https://github.com/FrsLry/BAAE_SI_litrev</w:t>
        </w:r>
      </w:hyperlink>
    </w:p>
    <w:p w14:paraId="57A4E1F1" w14:textId="77777777" w:rsidR="003B6F18" w:rsidRDefault="003B6F18" w:rsidP="003B6F18"/>
    <w:p w14:paraId="607E82EE" w14:textId="77777777" w:rsidR="003B6F18" w:rsidRDefault="003B6F18" w:rsidP="003B6F18"/>
    <w:p w14:paraId="60F51C85" w14:textId="77777777" w:rsidR="003B6F18" w:rsidRDefault="003B6F18" w:rsidP="003B6F18"/>
    <w:p w14:paraId="0BE02A16" w14:textId="77777777" w:rsidR="003B6F18" w:rsidRDefault="003B6F18" w:rsidP="003B6F18"/>
    <w:p w14:paraId="55D05F5E" w14:textId="77777777" w:rsidR="003B6F18" w:rsidRDefault="003B6F18" w:rsidP="003B6F18"/>
    <w:p w14:paraId="305A3B11" w14:textId="77777777" w:rsidR="003B6F18" w:rsidRDefault="003B6F18" w:rsidP="003B6F18"/>
    <w:p w14:paraId="06D9CBB0" w14:textId="77777777" w:rsidR="003B6F18" w:rsidRDefault="003B6F18" w:rsidP="003B6F18"/>
    <w:p w14:paraId="7F3614A6" w14:textId="62D45550" w:rsidR="009D6447" w:rsidRDefault="00000000" w:rsidP="003B6F18">
      <w:pPr>
        <w:pStyle w:val="Heading1"/>
      </w:pPr>
      <w:r>
        <w:lastRenderedPageBreak/>
        <w:t>Abstract</w:t>
      </w:r>
    </w:p>
    <w:p w14:paraId="58C31E5D" w14:textId="77777777" w:rsidR="009D6447" w:rsidRDefault="00000000" w:rsidP="00CF43E7">
      <w:r>
        <w:t xml:space="preserve">Empirical quantification of biodiversity changes remains a challenge even in well surveyed groups such as birds. This may be because the change depends on </w:t>
      </w:r>
      <w:proofErr w:type="spellStart"/>
      <w:r>
        <w:t>spatio</w:t>
      </w:r>
      <w:proofErr w:type="spellEnd"/>
      <w:r>
        <w:t>-temporal scales, specifically on spatial grain (</w:t>
      </w:r>
      <w:proofErr w:type="gramStart"/>
      <w:r>
        <w:rPr>
          <w:i/>
        </w:rPr>
        <w:t>i.e.</w:t>
      </w:r>
      <w:proofErr w:type="gramEnd"/>
      <w:r>
        <w:t xml:space="preserve"> </w:t>
      </w:r>
      <w:r>
        <w:rPr>
          <w:color w:val="0070C0"/>
        </w:rPr>
        <w:t>average unit of area of the sampling or the analysis</w:t>
      </w:r>
      <w:r>
        <w:t>), geographic extent (</w:t>
      </w:r>
      <w:r>
        <w:rPr>
          <w:i/>
        </w:rPr>
        <w:t>i.e.</w:t>
      </w:r>
      <w:r>
        <w:t xml:space="preserve"> size of the area of interest), temporal grain (</w:t>
      </w:r>
      <w:r>
        <w:rPr>
          <w:i/>
        </w:rPr>
        <w:t>i.e.</w:t>
      </w:r>
      <w:r>
        <w:t xml:space="preserve"> </w:t>
      </w:r>
      <w:r>
        <w:rPr>
          <w:color w:val="0070C0"/>
        </w:rPr>
        <w:t>average unit of duration of the sampling or the analysis</w:t>
      </w:r>
      <w:r>
        <w:t>), and temporal extent (</w:t>
      </w:r>
      <w:r>
        <w:rPr>
          <w:i/>
        </w:rPr>
        <w:t xml:space="preserve">i.e. </w:t>
      </w:r>
      <w:r>
        <w:t>length of the time series). Further, different metrics of biodiversity may exhibit different trends. Here we review the literature assessing the temporal trends of avian biodiversity from ca 1900 AD to present, focusing on studies summarising trends across many locations within a larger region (</w:t>
      </w:r>
      <w:proofErr w:type="gramStart"/>
      <w:r>
        <w:rPr>
          <w:i/>
        </w:rPr>
        <w:t>i.e.</w:t>
      </w:r>
      <w:proofErr w:type="gramEnd"/>
      <w:r>
        <w:t xml:space="preserve"> spatially replicated). From each study we extracted direction of average trend (increase, decrease, stable), spatial and temporal grains and extents at which the trends have been assessed, metrics of biodiversity, and location. We then discuss the trends as a function of the </w:t>
      </w:r>
      <w:proofErr w:type="spellStart"/>
      <w:r>
        <w:t>spatio</w:t>
      </w:r>
      <w:proofErr w:type="spellEnd"/>
      <w:r>
        <w:t xml:space="preserve">-temporal grains and extents they are defined at. We found 59 trends of 12 metrics, where each trend is an average of trends from multiple sites (spatial replicates). There was a tendency of biodiversity metrics to increase at local and regional spatial scales, and to decrease globally. We thus confirmed that biodiversity dynamics can have opposite trends at different spatial scales. Concerning temporal grain, it was poorly documented across the studies, with inconsistent </w:t>
      </w:r>
      <w:r>
        <w:rPr>
          <w:color w:val="0070C0"/>
        </w:rPr>
        <w:t>and/or confusing</w:t>
      </w:r>
      <w:r>
        <w:t xml:space="preserve"> definitions.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change, and provide guidelines for </w:t>
      </w:r>
      <w:r>
        <w:rPr>
          <w:color w:val="0070C0"/>
        </w:rPr>
        <w:t xml:space="preserve">specifying </w:t>
      </w:r>
      <w:proofErr w:type="spellStart"/>
      <w:r>
        <w:rPr>
          <w:color w:val="0070C0"/>
        </w:rPr>
        <w:t>spatio</w:t>
      </w:r>
      <w:proofErr w:type="spellEnd"/>
      <w:r>
        <w:rPr>
          <w:color w:val="0070C0"/>
        </w:rPr>
        <w:t>-temporal features (</w:t>
      </w:r>
      <w:proofErr w:type="gramStart"/>
      <w:r>
        <w:rPr>
          <w:i/>
          <w:color w:val="0070C0"/>
        </w:rPr>
        <w:t>i.e.</w:t>
      </w:r>
      <w:proofErr w:type="gramEnd"/>
      <w:r>
        <w:rPr>
          <w:i/>
          <w:color w:val="0070C0"/>
        </w:rPr>
        <w:t xml:space="preserve"> </w:t>
      </w:r>
      <w:r>
        <w:rPr>
          <w:color w:val="0070C0"/>
        </w:rPr>
        <w:t xml:space="preserve">grain, lag and extent) </w:t>
      </w:r>
      <w:r>
        <w:t>effectively both in birds, and in other taxa.</w:t>
      </w:r>
    </w:p>
    <w:p w14:paraId="5070AB94" w14:textId="77777777" w:rsidR="009D6447" w:rsidRDefault="00000000" w:rsidP="00CF43E7">
      <w:r>
        <w:rPr>
          <w:b/>
        </w:rPr>
        <w:lastRenderedPageBreak/>
        <w:t>Keywords:</w:t>
      </w:r>
      <w:r>
        <w:t xml:space="preserve"> macroecology, cross scale, taxonomic diversity, functional diversity, richness, turnover, resolution, extinction, biodiversity crisis, breeding bird survey</w:t>
      </w:r>
    </w:p>
    <w:p w14:paraId="0D7325C9" w14:textId="77777777" w:rsidR="009D6447" w:rsidRDefault="00000000" w:rsidP="00CF43E7">
      <w:pPr>
        <w:pStyle w:val="Heading1"/>
        <w:spacing w:line="480" w:lineRule="auto"/>
      </w:pPr>
      <w:r>
        <w:t>Introduction</w:t>
      </w:r>
    </w:p>
    <w:p w14:paraId="157D3B68" w14:textId="5E5E7315" w:rsidR="009D6447" w:rsidRPr="00C375D1" w:rsidRDefault="00000000" w:rsidP="00CF43E7">
      <w:pPr>
        <w:rPr>
          <w:lang w:val="en-US"/>
        </w:rPr>
      </w:pPr>
      <w:r>
        <w:t>We have reasons to suspect that the global alteration of biodiversity due to anthropogenic pressures is unprecedented, and political goals have been declared in order to mitigate it</w:t>
      </w:r>
      <w:r w:rsidR="00022376">
        <w:t xml:space="preserve"> </w:t>
      </w:r>
      <w:r w:rsidR="00022376">
        <w:fldChar w:fldCharType="begin"/>
      </w:r>
      <w:r w:rsidR="00E2193E">
        <w:instrText xml:space="preserve"> ADDIN ZOTERO_ITEM CSL_CITATION {"citationID":"GP6QnkX8","properties":{"formattedCitation":"(The Convention on Biological Diversity, 2021)","plainCitation":"(The Convention on Biological Diversity, 2021)","dontUpdate":true,"noteIndex":0},"citationItems":[{"id":473,"uris":["http://zotero.org/users/6714553/items/VSF5NDJK"],"itemData":{"id":473,"type":"webpage","language":"en","license":"Copyright 2001-2011, Secretariat of the Convention on Biological Diversity","note":"publisher: Secretariat of the Convention on Biological Diversity","title":"The Convention on Biological Diversity","URL":"https://www.cbd.int/convention/","author":[{"family":"The Convention on Biological Diversity","given":"Biosafety"}],"accessed":{"date-parts":[["2021",7,27]]},"issued":{"date-parts":[["2021",5,21]]}}}],"schema":"https://github.com/citation-style-language/schema/raw/master/csl-citation.json"} </w:instrText>
      </w:r>
      <w:r w:rsidR="00022376">
        <w:fldChar w:fldCharType="separate"/>
      </w:r>
      <w:r w:rsidR="00022376" w:rsidRPr="00022376">
        <w:t>(</w:t>
      </w:r>
      <w:r w:rsidR="00A21029">
        <w:t>C</w:t>
      </w:r>
      <w:r w:rsidR="00F9565F">
        <w:t xml:space="preserve">onvention on </w:t>
      </w:r>
      <w:r w:rsidR="00A21029">
        <w:t>B</w:t>
      </w:r>
      <w:r w:rsidR="00F9565F">
        <w:t xml:space="preserve">iological </w:t>
      </w:r>
      <w:r w:rsidR="00A21029">
        <w:t>D</w:t>
      </w:r>
      <w:r w:rsidR="00F9565F">
        <w:t>iversity</w:t>
      </w:r>
      <w:r w:rsidR="00022376" w:rsidRPr="00022376">
        <w:t>, 2021)</w:t>
      </w:r>
      <w:r w:rsidR="00022376">
        <w:fldChar w:fldCharType="end"/>
      </w:r>
      <w:r>
        <w:t>. However, a data-driven basis for these policies remains a challenge, mainly due to severe gaps and biases in empirical biodiversity data</w:t>
      </w:r>
      <w:r w:rsidR="00022376">
        <w:t xml:space="preserve"> </w:t>
      </w:r>
      <w:r w:rsidR="00022376">
        <w:fldChar w:fldCharType="begin"/>
      </w:r>
      <w:r w:rsidR="00022376">
        <w:instrText xml:space="preserve"> ADDIN ZOTERO_ITEM CSL_CITATION {"citationID":"pBXx6znE","properties":{"formattedCitation":"(Meyer et al., 2015)","plainCitation":"(Meyer et al., 2015)","noteIndex":0},"citationItems":[{"id":1118,"uris":["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022376">
        <w:fldChar w:fldCharType="separate"/>
      </w:r>
      <w:r w:rsidR="00022376" w:rsidRPr="00022376">
        <w:t>(Meyer et al., 2015)</w:t>
      </w:r>
      <w:r w:rsidR="00022376">
        <w:fldChar w:fldCharType="end"/>
      </w:r>
      <w:r>
        <w:t xml:space="preserve">. To complicate matters further, current scientific literature has shown that temporal trends of local biodiversity can be different from and sometimes even opposite to trends at larger spatial scales </w:t>
      </w:r>
      <w:r w:rsidR="00151BFB">
        <w:fldChar w:fldCharType="begin"/>
      </w:r>
      <w:r w:rsidR="00E2193E">
        <w:instrText xml:space="preserve"> ADDIN ZOTERO_ITEM CSL_CITATION {"citationID":"qt9zDxVW","properties":{"formattedCitation":"(Cardinale et al., 2018; Finderup Nielsen et al., 2019; Keil et al., 2011, 2018; Vellend et al., 2013)","plainCitation":"(Cardinale et al., 2018; Finderup Nielsen et al., 2019; Keil et al., 2011, 2018; Vellend et al., 2013)","dontUpdate":true,"noteIndex":0},"citationItems":[{"id":292,"uris":["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license":"© 2011 The Authors","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w:instrText>
      </w:r>
      <w:r w:rsidR="00E2193E" w:rsidRPr="00E2193E">
        <w:rPr>
          <w:lang w:val="fr-FR"/>
        </w:rPr>
        <w:instrText xml:space="preserve">s","URL":"http://doi.wiley.com/10.1111/geb.12669","volume":"27","author":[{"family":"Keil","given":"Petr"},{"family":"Pereira","given":"Henrique M."},{"family":"Cabral","given":"Juliano S."},{"family":"Chase","given":"Jonathan M."},{"family":"May","given":"Felix"},{"family":"Martins","given":"Inês S."},{"family":"Winter","given":"Marten"}],"accessed":{"date-parts":[["2020",7,8]]},"issued":{"date-parts":[["2018",1]]}}},{"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151BFB">
        <w:fldChar w:fldCharType="separate"/>
      </w:r>
      <w:r w:rsidR="00151BFB" w:rsidRPr="00151BFB">
        <w:rPr>
          <w:lang w:val="fr-FR"/>
        </w:rPr>
        <w:t>(</w:t>
      </w:r>
      <w:r w:rsidR="00151BFB">
        <w:rPr>
          <w:i/>
          <w:iCs/>
          <w:lang w:val="fr-FR"/>
        </w:rPr>
        <w:t xml:space="preserve">e.g. </w:t>
      </w:r>
      <w:r w:rsidR="00151BFB" w:rsidRPr="00151BFB">
        <w:rPr>
          <w:lang w:val="fr-FR"/>
        </w:rPr>
        <w:t>Cardinale et al., 2018; Finderup Nielsen et al., 2019; Keil et al., 2011, 2018; Vellend et al., 2013)</w:t>
      </w:r>
      <w:r w:rsidR="00151BFB">
        <w:fldChar w:fldCharType="end"/>
      </w:r>
      <w:r w:rsidRPr="00151BFB">
        <w:rPr>
          <w:lang w:val="fr-FR"/>
        </w:rPr>
        <w:t xml:space="preserve">. </w:t>
      </w:r>
      <w:r>
        <w:t xml:space="preserve">Thus, we should expect </w:t>
      </w:r>
      <w:r>
        <w:rPr>
          <w:color w:val="0070C0"/>
        </w:rPr>
        <w:t xml:space="preserve">local and regional </w:t>
      </w:r>
      <w:r>
        <w:t xml:space="preserve">changes of biodiversity to be more complex than the simple global decrease </w:t>
      </w:r>
      <w:r>
        <w:rPr>
          <w:color w:val="0070C0"/>
        </w:rPr>
        <w:t>in species number</w:t>
      </w:r>
      <w:r w:rsidR="008944B2">
        <w:rPr>
          <w:color w:val="0070C0"/>
        </w:rPr>
        <w:t xml:space="preserve"> </w:t>
      </w:r>
      <w:r w:rsidR="008944B2">
        <w:rPr>
          <w:color w:val="0070C0"/>
        </w:rPr>
        <w:fldChar w:fldCharType="begin"/>
      </w:r>
      <w:r w:rsidR="008944B2">
        <w:rPr>
          <w:color w:val="0070C0"/>
        </w:rPr>
        <w:instrText xml:space="preserve"> ADDIN ZOTERO_ITEM CSL_CITATION {"citationID":"4epbGtzW","properties":{"formattedCitation":"(Chase et al., 2019)","plainCitation":"(Chase et al., 2019)","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8944B2">
        <w:rPr>
          <w:color w:val="0070C0"/>
        </w:rPr>
        <w:fldChar w:fldCharType="separate"/>
      </w:r>
      <w:r w:rsidR="008944B2" w:rsidRPr="008944B2">
        <w:t>(Chase et al., 2019)</w:t>
      </w:r>
      <w:r w:rsidR="008944B2">
        <w:rPr>
          <w:color w:val="0070C0"/>
        </w:rPr>
        <w:fldChar w:fldCharType="end"/>
      </w:r>
      <w:r>
        <w:t xml:space="preserve">. In addition, biodiversity can be measured by many metrics, and these can differ in their temporal trends </w:t>
      </w:r>
      <w:r w:rsidR="00155A98">
        <w:fldChar w:fldCharType="begin"/>
      </w:r>
      <w:r w:rsidR="00155A98">
        <w:instrText xml:space="preserve"> ADDIN ZOTERO_ITEM CSL_CITATION {"citationID":"hClLHhbq","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155A98">
        <w:fldChar w:fldCharType="separate"/>
      </w:r>
      <w:r w:rsidR="00155A98" w:rsidRPr="00155A98">
        <w:t>(McGill et al., 2015)</w:t>
      </w:r>
      <w:r w:rsidR="00155A98">
        <w:fldChar w:fldCharType="end"/>
      </w:r>
      <w:r>
        <w:t>: for instance, while there may be small average net change in local species richness, ecosystems can still undergo significant changes in species composition</w:t>
      </w:r>
      <w:r w:rsidR="00D923EF">
        <w:t xml:space="preserve"> </w:t>
      </w:r>
      <w:r w:rsidR="00D923EF">
        <w:fldChar w:fldCharType="begin"/>
      </w:r>
      <w:r w:rsidR="00D923EF">
        <w:instrText xml:space="preserve"> ADDIN ZOTERO_ITEM CSL_CITATION {"citationID":"Qa3UqhRY","properties":{"formattedCitation":"(Blowes et al., 2019; Dornelas et al., 2014; Vaidyanathan, 2021)","plainCitation":"(Blowes et al., 2019; Dornelas et al., 2014; Vaidyanathan, 2021)","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w:instrText>
      </w:r>
      <w:r w:rsidR="00D923EF" w:rsidRPr="00D0774B">
        <w:rPr>
          <w:lang w:val="en-US"/>
        </w:rPr>
        <w:instrText>Series Reveal Biodiversity Change but</w:instrText>
      </w:r>
      <w:r w:rsidR="00D923EF" w:rsidRPr="00C375D1">
        <w:rPr>
          <w:lang w:val="en-US"/>
        </w:rPr>
        <w:instrText xml:space="preserve">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itemData":{"id":417,"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D923EF">
        <w:fldChar w:fldCharType="separate"/>
      </w:r>
      <w:r w:rsidR="00D923EF" w:rsidRPr="00C375D1">
        <w:rPr>
          <w:lang w:val="en-US"/>
        </w:rPr>
        <w:t>(Blowes et al., 2019; Dornelas et al., 2014; Vaidyanathan, 2021)</w:t>
      </w:r>
      <w:r w:rsidR="00D923EF">
        <w:fldChar w:fldCharType="end"/>
      </w:r>
      <w:r w:rsidRPr="00C375D1">
        <w:rPr>
          <w:lang w:val="en-US"/>
        </w:rPr>
        <w:t>.</w:t>
      </w:r>
    </w:p>
    <w:p w14:paraId="005CBEC8" w14:textId="71565828" w:rsidR="009D6447" w:rsidRDefault="00000000" w:rsidP="00CF43E7">
      <w:pPr>
        <w:pBdr>
          <w:top w:val="nil"/>
          <w:left w:val="nil"/>
          <w:bottom w:val="nil"/>
          <w:right w:val="nil"/>
          <w:between w:val="nil"/>
        </w:pBdr>
        <w:rPr>
          <w:highlight w:val="white"/>
        </w:rPr>
      </w:pPr>
      <w:bookmarkStart w:id="0" w:name="_heading=h.gjdgxs" w:colFirst="0" w:colLast="0"/>
      <w:bookmarkEnd w:id="0"/>
      <w:r>
        <w:t>T</w:t>
      </w:r>
      <w:r>
        <w:rPr>
          <w:color w:val="000000"/>
        </w:rPr>
        <w:t xml:space="preserve">he scale </w:t>
      </w:r>
      <w:r>
        <w:rPr>
          <w:color w:val="0070C0"/>
        </w:rPr>
        <w:t xml:space="preserve">at which biodiversity is assessed </w:t>
      </w:r>
      <w:r>
        <w:rPr>
          <w:color w:val="000000"/>
        </w:rPr>
        <w:t>is critical</w:t>
      </w:r>
      <w:r w:rsidR="00C375D1">
        <w:rPr>
          <w:color w:val="000000"/>
        </w:rPr>
        <w:t xml:space="preserve"> </w:t>
      </w:r>
      <w:r w:rsidR="00C375D1">
        <w:rPr>
          <w:color w:val="000000"/>
        </w:rPr>
        <w:fldChar w:fldCharType="begin"/>
      </w:r>
      <w:r w:rsidR="00C375D1">
        <w:rPr>
          <w:color w:val="000000"/>
        </w:rPr>
        <w:instrText xml:space="preserve"> ADDIN ZOTERO_ITEM CSL_CITATION {"citationID":"ACiRhMzm","properties":{"formattedCitation":"(Levin, 1992)","plainCitation":"(Levin, 1992)","noteIndex":0},"citationItems":[{"id":131,"uris":["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C375D1">
        <w:rPr>
          <w:color w:val="000000"/>
        </w:rPr>
        <w:fldChar w:fldCharType="separate"/>
      </w:r>
      <w:r w:rsidR="00C375D1" w:rsidRPr="00C375D1">
        <w:t>(Levin, 1992)</w:t>
      </w:r>
      <w:r w:rsidR="00C375D1">
        <w:rPr>
          <w:color w:val="000000"/>
        </w:rPr>
        <w:fldChar w:fldCharType="end"/>
      </w:r>
      <w:r>
        <w:rPr>
          <w:color w:val="000000"/>
        </w:rPr>
        <w:t xml:space="preserve">. Since </w:t>
      </w:r>
      <w:r w:rsidR="00C375D1">
        <w:rPr>
          <w:color w:val="000000"/>
        </w:rPr>
        <w:fldChar w:fldCharType="begin"/>
      </w:r>
      <w:r w:rsidR="00E2193E">
        <w:rPr>
          <w:color w:val="000000"/>
        </w:rPr>
        <w:instrText xml:space="preserve"> ADDIN ZOTERO_ITEM CSL_CITATION {"citationID":"0X1F9nnS","properties":{"formattedCitation":"(Arrhenius, 1921)","plainCitation":"(Arrhenius, 1921)","dontUpdate":true,"noteIndex":0},"citationItems":[{"id":360,"uris":["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C375D1">
        <w:rPr>
          <w:color w:val="000000"/>
        </w:rPr>
        <w:fldChar w:fldCharType="separate"/>
      </w:r>
      <w:r w:rsidR="00C375D1" w:rsidRPr="00C375D1">
        <w:t xml:space="preserve">Arrhenius </w:t>
      </w:r>
      <w:r w:rsidR="00C375D1">
        <w:t>(</w:t>
      </w:r>
      <w:r w:rsidR="00C375D1" w:rsidRPr="00C375D1">
        <w:t>1921)</w:t>
      </w:r>
      <w:r w:rsidR="00C375D1">
        <w:rPr>
          <w:color w:val="000000"/>
        </w:rPr>
        <w:fldChar w:fldCharType="end"/>
      </w:r>
      <w:r w:rsidR="00C375D1">
        <w:rPr>
          <w:color w:val="000000"/>
        </w:rPr>
        <w:t xml:space="preserve"> </w:t>
      </w:r>
      <w:r>
        <w:rPr>
          <w:color w:val="000000"/>
        </w:rPr>
        <w:t xml:space="preserve">and </w:t>
      </w:r>
      <w:r w:rsidR="00C375D1">
        <w:rPr>
          <w:color w:val="000000"/>
        </w:rPr>
        <w:fldChar w:fldCharType="begin"/>
      </w:r>
      <w:r w:rsidR="00E2193E">
        <w:rPr>
          <w:color w:val="000000"/>
        </w:rPr>
        <w:instrText xml:space="preserve"> ADDIN ZOTERO_ITEM CSL_CITATION {"citationID":"UsAd163l","properties":{"formattedCitation":"(Preston, 1960)","plainCitation":"(Preston, 1960)","dontUpdate":true,"noteIndex":0},"citationItems":[{"id":1123,"uris":["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C375D1">
        <w:rPr>
          <w:color w:val="000000"/>
        </w:rPr>
        <w:fldChar w:fldCharType="separate"/>
      </w:r>
      <w:r w:rsidR="00C375D1" w:rsidRPr="00C375D1">
        <w:t xml:space="preserve">Preston </w:t>
      </w:r>
      <w:r w:rsidR="00C375D1">
        <w:t>(</w:t>
      </w:r>
      <w:r w:rsidR="00C375D1" w:rsidRPr="00C375D1">
        <w:t>1960)</w:t>
      </w:r>
      <w:r w:rsidR="00C375D1">
        <w:rPr>
          <w:color w:val="000000"/>
        </w:rPr>
        <w:fldChar w:fldCharType="end"/>
      </w:r>
      <w:r>
        <w:t>,</w:t>
      </w:r>
      <w:r>
        <w:rPr>
          <w:color w:val="000000"/>
        </w:rPr>
        <w:t xml:space="preserve"> </w:t>
      </w:r>
      <w:r>
        <w:rPr>
          <w:color w:val="0070C0"/>
        </w:rPr>
        <w:t>who formulated the species-area and species-time relationships</w:t>
      </w:r>
      <w:r>
        <w:rPr>
          <w:color w:val="000000"/>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spatial scaling of biodiversity has been of great interest</w:t>
      </w:r>
      <w:r w:rsidR="00C375D1">
        <w:rPr>
          <w:color w:val="000000"/>
        </w:rPr>
        <w:t xml:space="preserve"> </w:t>
      </w:r>
      <w:r w:rsidR="00C375D1">
        <w:rPr>
          <w:color w:val="000000"/>
        </w:rPr>
        <w:fldChar w:fldCharType="begin"/>
      </w:r>
      <w:r w:rsidR="00E2193E">
        <w:rPr>
          <w:color w:val="000000"/>
        </w:rPr>
        <w:instrText xml:space="preserve"> ADDIN ZOTERO_ITEM CSL_CITATION {"citationID":"r2Ex2abJ","properties":{"formattedCitation":"(Rahbek, 2005; Storch et al., 2007)","plainCitation":"(Rahbek, 2005; Storch et al., 2007)","dontUpdate":true,"noteIndex":0},"citationItems":[{"id":1216,"uris":["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375D1">
        <w:rPr>
          <w:color w:val="000000"/>
        </w:rPr>
        <w:fldChar w:fldCharType="separate"/>
      </w:r>
      <w:r w:rsidR="00C375D1" w:rsidRPr="00C375D1">
        <w:t>(</w:t>
      </w:r>
      <w:r w:rsidR="00C375D1">
        <w:rPr>
          <w:i/>
          <w:iCs/>
        </w:rPr>
        <w:t xml:space="preserve">e.g. </w:t>
      </w:r>
      <w:r w:rsidR="00C375D1" w:rsidRPr="00C375D1">
        <w:t>Rahbek, 2005; Storch et al., 2007)</w:t>
      </w:r>
      <w:r w:rsidR="00C375D1">
        <w:rPr>
          <w:color w:val="000000"/>
        </w:rPr>
        <w:fldChar w:fldCharType="end"/>
      </w:r>
      <w:r>
        <w:rPr>
          <w:color w:val="000000"/>
        </w:rPr>
        <w:t xml:space="preserve">, </w:t>
      </w:r>
      <w:r>
        <w:t>it is still unclear how</w:t>
      </w:r>
      <w:r>
        <w:rPr>
          <w:color w:val="000000"/>
        </w:rPr>
        <w:t xml:space="preserve"> spatial and temporal scales </w:t>
      </w:r>
      <w:r>
        <w:t>affect the perceived dynamics 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proofErr w:type="gramStart"/>
      <w:r>
        <w:rPr>
          <w:i/>
          <w:color w:val="000000"/>
          <w:highlight w:val="white"/>
        </w:rPr>
        <w:t>i.e.</w:t>
      </w:r>
      <w:proofErr w:type="gramEnd"/>
      <w:r>
        <w:rPr>
          <w:color w:val="000000"/>
          <w:highlight w:val="white"/>
        </w:rPr>
        <w:t xml:space="preserve"> the area at which the </w:t>
      </w:r>
      <w:r>
        <w:rPr>
          <w:color w:val="000000"/>
          <w:highlight w:val="white"/>
        </w:rPr>
        <w:lastRenderedPageBreak/>
        <w:t xml:space="preserve">biodiversity is assessed </w:t>
      </w:r>
      <w:r>
        <w:rPr>
          <w:highlight w:val="white"/>
        </w:rPr>
        <w:t>i</w:t>
      </w:r>
      <w:r>
        <w:rPr>
          <w:color w:val="000000"/>
          <w:highlight w:val="white"/>
        </w:rPr>
        <w:t>n the fi</w:t>
      </w:r>
      <w:r>
        <w:rPr>
          <w:highlight w:val="white"/>
        </w:rPr>
        <w:t xml:space="preserve">eld </w:t>
      </w:r>
      <w:r>
        <w:rPr>
          <w:color w:val="0070C0"/>
          <w:highlight w:val="white"/>
        </w:rPr>
        <w:t>or at which an analysis is made (Fig. 1A, 1B, respectively)</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t>i.e.</w:t>
      </w:r>
      <w:r>
        <w:rPr>
          <w:color w:val="000000"/>
          <w:highlight w:val="white"/>
        </w:rPr>
        <w:t xml:space="preserve"> the total area which is observed or </w:t>
      </w:r>
      <w:r>
        <w:rPr>
          <w:highlight w:val="white"/>
        </w:rPr>
        <w:t>analysed</w:t>
      </w:r>
      <w:r w:rsidR="00BE7668">
        <w:rPr>
          <w:highlight w:val="white"/>
        </w:rPr>
        <w:t xml:space="preserve"> </w:t>
      </w:r>
      <w:r w:rsidR="00BE7668">
        <w:rPr>
          <w:highlight w:val="white"/>
        </w:rPr>
        <w:fldChar w:fldCharType="begin"/>
      </w:r>
      <w:r w:rsidR="00E2193E">
        <w:rPr>
          <w:highlight w:val="white"/>
        </w:rPr>
        <w:instrText xml:space="preserve"> ADDIN ZOTERO_ITEM CSL_CITATION {"citationID":"8CwZU0ie","properties":{"formattedCitation":"(Dungan et al., 2002)","plainCitation":"(Dungan et al., 2002)","dontUpdate":true,"noteIndex":0},"citationItems":[{"id":1120,"uris":["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BE7668">
        <w:rPr>
          <w:highlight w:val="white"/>
        </w:rPr>
        <w:fldChar w:fldCharType="separate"/>
      </w:r>
      <w:r w:rsidR="00BE7668" w:rsidRPr="00BE7668">
        <w:rPr>
          <w:highlight w:val="white"/>
        </w:rPr>
        <w:t>(Dungan et al., 2002</w:t>
      </w:r>
      <w:r w:rsidR="00D66BF0">
        <w:rPr>
          <w:highlight w:val="white"/>
        </w:rPr>
        <w:t>;</w:t>
      </w:r>
      <w:r w:rsidR="00BE7668">
        <w:rPr>
          <w:highlight w:val="white"/>
        </w:rPr>
        <w:t xml:space="preserve"> Fig. 1A</w:t>
      </w:r>
      <w:r w:rsidR="00BE7668" w:rsidRPr="00BE7668">
        <w:rPr>
          <w:highlight w:val="white"/>
        </w:rPr>
        <w:t>)</w:t>
      </w:r>
      <w:r w:rsidR="00BE7668">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 </w:t>
      </w:r>
      <w:r>
        <w:rPr>
          <w:i/>
          <w:color w:val="0070C0"/>
          <w:highlight w:val="white"/>
        </w:rPr>
        <w:t xml:space="preserve">i.e. </w:t>
      </w:r>
      <w:r>
        <w:rPr>
          <w:color w:val="0070C0"/>
        </w:rPr>
        <w:t>the duration of a one-time sampling session or the duration for which a metric is computed (Fig. 1C, 1D, respectively)</w:t>
      </w:r>
      <w:r>
        <w:rPr>
          <w:color w:val="0070C0"/>
          <w:highlight w:val="white"/>
        </w:rPr>
        <w:t xml:space="preserve">, </w:t>
      </w:r>
      <w:r>
        <w:rPr>
          <w:color w:val="000000"/>
          <w:highlight w:val="white"/>
        </w:rPr>
        <w:t xml:space="preserve">while </w:t>
      </w:r>
      <w:r>
        <w:rPr>
          <w:i/>
          <w:color w:val="000000"/>
          <w:highlight w:val="white"/>
        </w:rPr>
        <w:t xml:space="preserve">temporal extent </w:t>
      </w:r>
      <w:r>
        <w:rPr>
          <w:color w:val="000000"/>
          <w:highlight w:val="white"/>
        </w:rPr>
        <w:t xml:space="preserve">of a study refers to the duration of the </w:t>
      </w:r>
      <w:r>
        <w:rPr>
          <w:highlight w:val="white"/>
        </w:rPr>
        <w:t>study period</w:t>
      </w:r>
      <w:r w:rsidR="00E2193E">
        <w:rPr>
          <w:highlight w:val="white"/>
        </w:rPr>
        <w:t xml:space="preserve"> </w:t>
      </w:r>
      <w:r w:rsidR="00E2193E">
        <w:rPr>
          <w:highlight w:val="white"/>
        </w:rPr>
        <w:fldChar w:fldCharType="begin"/>
      </w:r>
      <w:r w:rsidR="005F04D9">
        <w:rPr>
          <w:highlight w:val="white"/>
        </w:rPr>
        <w:instrText xml:space="preserve"> ADDIN ZOTERO_ITEM CSL_CITATION {"citationID":"pF8onArT","properties":{"formattedCitation":"(Adler &amp; Lauenroth, 2003)","plainCitation":"(Adler &amp; Lauenroth, 2003)","dontUpdate":true,"noteIndex":0},"citationItems":[{"id":307,"uris":["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E2193E">
        <w:rPr>
          <w:highlight w:val="white"/>
        </w:rPr>
        <w:fldChar w:fldCharType="separate"/>
      </w:r>
      <w:r w:rsidR="00E2193E" w:rsidRPr="00E2193E">
        <w:rPr>
          <w:highlight w:val="white"/>
        </w:rPr>
        <w:t>(Adler &amp; Lauenroth, 2003</w:t>
      </w:r>
      <w:r w:rsidR="00E2193E">
        <w:rPr>
          <w:highlight w:val="white"/>
        </w:rPr>
        <w:t>; Fig. 1B</w:t>
      </w:r>
      <w:r w:rsidR="00E2193E" w:rsidRPr="00E2193E">
        <w:rPr>
          <w:highlight w:val="white"/>
        </w:rPr>
        <w:t>)</w:t>
      </w:r>
      <w:r w:rsidR="00E2193E">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w:t>
      </w:r>
      <w:r>
        <w:rPr>
          <w:color w:val="0070C0"/>
          <w:highlight w:val="white"/>
        </w:rPr>
        <w:t xml:space="preserve">although </w:t>
      </w:r>
      <w:r>
        <w:rPr>
          <w:color w:val="0070C0"/>
        </w:rPr>
        <w:t xml:space="preserve">it is expected to affect observed biodiversity trends, similarly as spatial scaling </w:t>
      </w:r>
      <w:r w:rsidR="00A45BFE">
        <w:rPr>
          <w:color w:val="0070C0"/>
        </w:rPr>
        <w:fldChar w:fldCharType="begin"/>
      </w:r>
      <w:r w:rsidR="00A45BFE">
        <w:rPr>
          <w:color w:val="0070C0"/>
        </w:rPr>
        <w:instrText xml:space="preserve"> ADDIN ZOTERO_ITEM CSL_CITATION {"citationID":"cpqPHe22","properties":{"formattedCitation":"(Foote, 1994)","plainCitation":"(Foote, 1994)","noteIndex":0},"citationItems":[{"id":333,"uris":["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A45BFE">
        <w:rPr>
          <w:color w:val="0070C0"/>
        </w:rPr>
        <w:fldChar w:fldCharType="separate"/>
      </w:r>
      <w:r w:rsidR="00A45BFE" w:rsidRPr="00A45BFE">
        <w:t>(Foote, 1994)</w:t>
      </w:r>
      <w:r w:rsidR="00A45BFE">
        <w:rPr>
          <w:color w:val="0070C0"/>
        </w:rPr>
        <w:fldChar w:fldCharType="end"/>
      </w:r>
      <w:r>
        <w:rPr>
          <w:highlight w:val="white"/>
        </w:rPr>
        <w:t>.</w:t>
      </w:r>
    </w:p>
    <w:p w14:paraId="010FA267" w14:textId="422B7B05" w:rsidR="009D6447" w:rsidRDefault="00D92835" w:rsidP="00CF43E7">
      <w:pPr>
        <w:rPr>
          <w:i/>
          <w:color w:val="0070C0"/>
        </w:rPr>
      </w:pPr>
      <w:r>
        <w:rPr>
          <w:b/>
          <w:i/>
          <w:noProof/>
        </w:rPr>
        <w:drawing>
          <wp:inline distT="0" distB="0" distL="0" distR="0" wp14:anchorId="618776FE" wp14:editId="2627065A">
            <wp:extent cx="5721350" cy="2590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21350" cy="2590800"/>
                    </a:xfrm>
                    <a:prstGeom prst="rect">
                      <a:avLst/>
                    </a:prstGeom>
                    <a:noFill/>
                    <a:ln>
                      <a:noFill/>
                    </a:ln>
                  </pic:spPr>
                </pic:pic>
              </a:graphicData>
            </a:graphic>
          </wp:inline>
        </w:drawing>
      </w:r>
    </w:p>
    <w:p w14:paraId="4FD5EF2F" w14:textId="44CC4090" w:rsidR="009D6447" w:rsidRDefault="00000000" w:rsidP="00CF43E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xml:space="preserve">” A significant number of metrics follow this definition, all focusing on a specific aspect of biodiversity. Measures of static biodiversity metrics are commonly used such as local species richness (α diversity), regional richness </w:t>
      </w:r>
      <w:r w:rsidR="008C66E8">
        <w:fldChar w:fldCharType="begin"/>
      </w:r>
      <w:r w:rsidR="005F04D9">
        <w:instrText xml:space="preserve"> ADDIN ZOTERO_ITEM CSL_CITATION {"citationID":"bqvkj7jM","properties":{"formattedCitation":"(Whittaker, 1960)","plainCitation":"(Whittaker, 1960)","dontUpdate":true,"noteIndex":0},"citationItems":[{"id":466,"uris":["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8C66E8">
        <w:fldChar w:fldCharType="separate"/>
      </w:r>
      <w:r w:rsidR="008C66E8" w:rsidRPr="008C66E8">
        <w:t xml:space="preserve">( </w:t>
      </w:r>
      <w:r w:rsidR="008C66E8">
        <w:t xml:space="preserve">ɣ diversity, </w:t>
      </w:r>
      <w:r w:rsidR="008C66E8" w:rsidRPr="008C66E8">
        <w:t>Whittaker, 1960)</w:t>
      </w:r>
      <w:r w:rsidR="008C66E8">
        <w:fldChar w:fldCharType="end"/>
      </w:r>
      <w:r>
        <w:t>, by indices that consider relative abundances</w:t>
      </w:r>
      <w:r w:rsidR="008C66E8">
        <w:t xml:space="preserve"> </w:t>
      </w:r>
      <w:r w:rsidR="008C66E8">
        <w:fldChar w:fldCharType="begin"/>
      </w:r>
      <w:r w:rsidR="005F04D9">
        <w:instrText xml:space="preserve"> ADDIN ZOTERO_ITEM CSL_CITATION {"citationID":"IZxhB8JY","properties":{"formattedCitation":"(Shannon, 1948; Simpson, 1949)","plainCitation":"(Shannon, 1948; Simpson, 1949)","dontUpdate":true,"noteIndex":0},"citationItems":[{"id":468,"uris":["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title: The Bell System Technical Journal","page":"379-423","source":"IEEE Xplore","title":"A mathematical theory of communication","volume":"27","author":[{"family":"Shannon","given":"C. E."}],"issued":{"date-parts":[["1948",7]]}}},{"id":463,"uris":["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license":"1949 Nature Publishing Group","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8C66E8">
        <w:fldChar w:fldCharType="separate"/>
      </w:r>
      <w:r w:rsidR="008C66E8" w:rsidRPr="008C66E8">
        <w:t>(</w:t>
      </w:r>
      <w:r w:rsidR="008C66E8">
        <w:rPr>
          <w:i/>
          <w:iCs/>
        </w:rPr>
        <w:t xml:space="preserve">e.g. </w:t>
      </w:r>
      <w:r w:rsidR="008C66E8" w:rsidRPr="008C66E8">
        <w:t>Shannon, 1948; Simpson, 1949)</w:t>
      </w:r>
      <w:r w:rsidR="008C66E8">
        <w:fldChar w:fldCharType="end"/>
      </w:r>
      <w:r>
        <w:t>, or by Hill numbers</w:t>
      </w:r>
      <w:r w:rsidR="008C66E8">
        <w:t xml:space="preserve"> </w:t>
      </w:r>
      <w:r w:rsidR="008C66E8">
        <w:fldChar w:fldCharType="begin"/>
      </w:r>
      <w:r w:rsidR="008C66E8">
        <w:instrText xml:space="preserve"> ADDIN ZOTERO_ITEM CSL_CITATION {"citationID":"MKfW6rTV","properties":{"formattedCitation":"(Hill, 1973)","plainCitation":"(Hill, 1973)","noteIndex":0},"citationItems":[{"id":462,"uris":["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accessed":{"date-parts":[["2021",7,27]]},"issued":{"date-parts":[["1973"]]}}}],"schema":"https://github.com/citation-style-language/schema/raw/master/csl-citation.json"} </w:instrText>
      </w:r>
      <w:r w:rsidR="008C66E8">
        <w:fldChar w:fldCharType="separate"/>
      </w:r>
      <w:r w:rsidR="008C66E8" w:rsidRPr="008C66E8">
        <w:t>(Hill, 1973)</w:t>
      </w:r>
      <w:r w:rsidR="008C66E8">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w:t>
      </w:r>
      <w:r w:rsidR="008C66E8">
        <w:fldChar w:fldCharType="begin"/>
      </w:r>
      <w:r w:rsidR="005F04D9">
        <w:instrText xml:space="preserve"> ADDIN ZOTERO_ITEM CSL_CITATION {"citationID":"s4ejPvkf","properties":{"formattedCitation":"(Whittaker, 1972)","plainCitation":"(Whittaker, 1972)","dontUpdate":true,"noteIndex":0},"citationItems":[{"id":472,"uris":["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8C66E8">
        <w:fldChar w:fldCharType="separate"/>
      </w:r>
      <w:r w:rsidR="008C66E8" w:rsidRPr="008C66E8">
        <w:t>(</w:t>
      </w:r>
      <w:r w:rsidR="008C66E8">
        <w:t xml:space="preserve">hereafter beta-diversity, </w:t>
      </w:r>
      <w:r w:rsidR="008C66E8" w:rsidRPr="008C66E8">
        <w:lastRenderedPageBreak/>
        <w:t>Whittaker, 1972)</w:t>
      </w:r>
      <w:r w:rsidR="008C66E8">
        <w:fldChar w:fldCharType="end"/>
      </w:r>
      <w:r>
        <w:t xml:space="preserve">, or by pairwise dissimilarity among locations or time periods </w:t>
      </w:r>
      <w:r w:rsidR="008C66E8">
        <w:fldChar w:fldCharType="begin"/>
      </w:r>
      <w:r w:rsidR="008C66E8">
        <w:instrText xml:space="preserve"> ADDIN ZOTERO_ITEM CSL_CITATION {"citationID":"JwbVXJDA","properties":{"formattedCitation":"(Koleff et al., 2003)","plainCitation":"(Koleff et al., 2003)","noteIndex":0},"citationItems":[{"id":314,"uris":["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8C66E8">
        <w:fldChar w:fldCharType="separate"/>
      </w:r>
      <w:r w:rsidR="008C66E8" w:rsidRPr="008C66E8">
        <w:t>(Koleff et al., 2003)</w:t>
      </w:r>
      <w:r w:rsidR="008C66E8">
        <w:fldChar w:fldCharType="end"/>
      </w:r>
      <w:r>
        <w:t>. In addition, functional and phylogenetic diversity can provide supplementary information on the community structure and its dynamic</w:t>
      </w:r>
      <w:r w:rsidR="00182A36">
        <w:t xml:space="preserve"> </w:t>
      </w:r>
      <w:r w:rsidR="00182A36">
        <w:fldChar w:fldCharType="begin"/>
      </w:r>
      <w:r w:rsidR="005F04D9">
        <w:instrText xml:space="preserve"> ADDIN ZOTERO_ITEM CSL_CITATION {"citationID":"fPXIbyYa","properties":{"formattedCitation":"(McGill et al., 2006; Mouquet et al., 2012; Webb et al., 2002)","plainCitation":"(McGill et al., 2006; Mouquet et al., 2012; Webb et al., 2002)","dontUpdate":true,"noteIndex":0},"citationItems":[{"id":1087,"uris":["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5F04D9" w:rsidRPr="005F2C96">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82A36">
        <w:fldChar w:fldCharType="separate"/>
      </w:r>
      <w:r w:rsidR="00182A36" w:rsidRPr="00182A36">
        <w:rPr>
          <w:lang w:val="fr-FR"/>
        </w:rPr>
        <w:t>(</w:t>
      </w:r>
      <w:r w:rsidR="00182A36" w:rsidRPr="00182A36">
        <w:rPr>
          <w:i/>
          <w:iCs/>
          <w:lang w:val="fr-FR"/>
        </w:rPr>
        <w:t>e.g.</w:t>
      </w:r>
      <w:r w:rsidR="00182A36">
        <w:rPr>
          <w:lang w:val="fr-FR"/>
        </w:rPr>
        <w:t xml:space="preserve"> </w:t>
      </w:r>
      <w:r w:rsidR="00182A36" w:rsidRPr="00182A36">
        <w:rPr>
          <w:lang w:val="fr-FR"/>
        </w:rPr>
        <w:t>McGill et al., 2006; Mouquet et al., 2012; Webb et al., 2002)</w:t>
      </w:r>
      <w:r w:rsidR="00182A36">
        <w:fldChar w:fldCharType="end"/>
      </w:r>
      <w:r w:rsidRPr="00182A36">
        <w:rPr>
          <w:lang w:val="fr-FR"/>
        </w:rPr>
        <w:t xml:space="preserve">. </w:t>
      </w:r>
      <w:r>
        <w:t xml:space="preserve">Also, abundance-based or population-based metrics have seen an increase in usage </w:t>
      </w:r>
      <w:r w:rsidR="001412C7">
        <w:fldChar w:fldCharType="begin"/>
      </w:r>
      <w:r w:rsidR="001412C7">
        <w:instrText xml:space="preserve"> ADDIN ZOTERO_ITEM CSL_CITATION {"citationID":"TdBeQ9GY","properties":{"formattedCitation":"(Fraixedas et al., 2020)","plainCitation":"(Fraixedas et al., 2020)","noteIndex":0},"citationItems":[{"id":113,"uris":["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1412C7">
        <w:fldChar w:fldCharType="separate"/>
      </w:r>
      <w:r w:rsidR="001412C7" w:rsidRPr="001412C7">
        <w:t>(Fraixedas et al., 2020)</w:t>
      </w:r>
      <w:r w:rsidR="001412C7">
        <w:fldChar w:fldCharType="end"/>
      </w:r>
      <w:r>
        <w:t xml:space="preserve">, although most of these metrics are focused on specific communities </w:t>
      </w:r>
      <w:r w:rsidR="00ED1333">
        <w:fldChar w:fldCharType="begin"/>
      </w:r>
      <w:r w:rsidR="005F04D9">
        <w:instrText xml:space="preserve"> ADDIN ZOTERO_ITEM CSL_CITATION {"citationID":"rB1jU16Q","properties":{"formattedCitation":"(Gregory et al., 2007; Gregory &amp; van Strien, 2010)","plainCitation":"(Gregory et al., 2007; Gregory &amp; van Strien, 2010)","dontUpdate":true,"noteIndex":0},"citationItems":[{"id":420,"uris":["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non-dropping-particle":"van"}],"issued":{"date-parts":[["2010"]]}}}],"schema":"https://github.com/citation-style-language/schema/raw/master/csl-citation.json"} </w:instrText>
      </w:r>
      <w:r w:rsidR="00ED1333">
        <w:fldChar w:fldCharType="separate"/>
      </w:r>
      <w:r w:rsidR="00ED1333" w:rsidRPr="00ED1333">
        <w:t>(</w:t>
      </w:r>
      <w:r w:rsidR="00ED1333">
        <w:rPr>
          <w:i/>
        </w:rPr>
        <w:t xml:space="preserve">e.g. </w:t>
      </w:r>
      <w:r w:rsidR="00ED1333">
        <w:t xml:space="preserve">farmland/woodland bird indicators, </w:t>
      </w:r>
      <w:r w:rsidR="00ED1333" w:rsidRPr="00ED1333">
        <w:t>Gregory et al., 2007; Gregory &amp; van Strien, 2010)</w:t>
      </w:r>
      <w:r w:rsidR="00ED1333">
        <w:fldChar w:fldCharType="end"/>
      </w:r>
      <w:r w:rsidR="00ED1333">
        <w:t xml:space="preserve"> </w:t>
      </w:r>
      <w:r>
        <w:t xml:space="preserve">or on addressing particular problems </w:t>
      </w:r>
      <w:r w:rsidR="002B6DB4">
        <w:fldChar w:fldCharType="begin"/>
      </w:r>
      <w:r w:rsidR="005F04D9">
        <w:instrText xml:space="preserve"> ADDIN ZOTERO_ITEM CSL_CITATION {"citationID":"Z67GLJB6","properties":{"formattedCitation":"(Bowler &amp; B\\uc0\\u246{}hning-Gaese, 2017; Devictor et al., 2008)","plainCitation":"(Bowler &amp; Böhning-Gaese, 2017; Devictor et al., 2008)","dontUpdate":true,"noteIndex":0},"citationItems":[{"id":1227,"uris":["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2B6DB4">
        <w:fldChar w:fldCharType="separate"/>
      </w:r>
      <w:r w:rsidR="002B6DB4" w:rsidRPr="002B6DB4">
        <w:t>(</w:t>
      </w:r>
      <w:r w:rsidR="002B6DB4">
        <w:rPr>
          <w:i/>
        </w:rPr>
        <w:t xml:space="preserve">e.g. </w:t>
      </w:r>
      <w:r w:rsidR="002B6DB4">
        <w:t xml:space="preserve">community temperature index that tracks community shifts caused by climate change, </w:t>
      </w:r>
      <w:r w:rsidR="002B6DB4" w:rsidRPr="002B6DB4">
        <w:t>Bowler &amp; Böhning-Gaese, 2017; Devictor et al., 2008)</w:t>
      </w:r>
      <w:r w:rsidR="002B6DB4">
        <w:fldChar w:fldCharType="end"/>
      </w:r>
      <w:r w:rsidR="002B6DB4">
        <w:t>.</w:t>
      </w:r>
    </w:p>
    <w:p w14:paraId="5D45B4E7" w14:textId="35A774F6" w:rsidR="009D6447" w:rsidRDefault="00000000" w:rsidP="00CF43E7">
      <w:r>
        <w:t xml:space="preserve">While </w:t>
      </w:r>
      <w:proofErr w:type="spellStart"/>
      <w:r>
        <w:t>spatio</w:t>
      </w:r>
      <w:proofErr w:type="spellEnd"/>
      <w:r>
        <w:t xml:space="preserve">-temporal scaling of static biodiversity metrics is well-known </w:t>
      </w:r>
      <w:r w:rsidR="00C05C99">
        <w:fldChar w:fldCharType="begin"/>
      </w:r>
      <w:r w:rsidR="005F04D9">
        <w:instrText xml:space="preserve"> ADDIN ZOTERO_ITEM CSL_CITATION {"citationID":"vJqUO8sn","properties":{"formattedCitation":"(Adler et al., 2005)","plainCitation":"(Adler et al., 2005)","dontUpdate":true,"noteIndex":0},"citationItems":[{"id":1220,"uris":["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C05C99">
        <w:fldChar w:fldCharType="separate"/>
      </w:r>
      <w:r w:rsidR="00C05C99" w:rsidRPr="00C05C99">
        <w:t>(</w:t>
      </w:r>
      <w:r w:rsidR="00C05C99">
        <w:rPr>
          <w:i/>
        </w:rPr>
        <w:t xml:space="preserve">i.e. </w:t>
      </w:r>
      <w:r w:rsidR="00C05C99">
        <w:t xml:space="preserve">species-area, species-time, and species-time-area relationships, </w:t>
      </w:r>
      <w:r w:rsidR="00C05C99" w:rsidRPr="00C05C99">
        <w:t>Adler et al., 2005)</w:t>
      </w:r>
      <w:r w:rsidR="00C05C99">
        <w:fldChar w:fldCharType="end"/>
      </w:r>
      <w:r>
        <w:t xml:space="preserve">, scaling of their temporal trends is not. Here, to address this issue, we review the literature assessing the temporal trends of biodiversity, with focus on the variety of species-based biodiversity metrics </w:t>
      </w:r>
      <w:r w:rsidR="007B5E81">
        <w:fldChar w:fldCharType="begin"/>
      </w:r>
      <w:r w:rsidR="007B5E81">
        <w:instrText xml:space="preserve"> ADDIN ZOTERO_ITEM CSL_CITATION {"citationID":"Hp652d2r","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7B5E81">
        <w:fldChar w:fldCharType="separate"/>
      </w:r>
      <w:r w:rsidR="007B5E81" w:rsidRPr="007B5E81">
        <w:t>(McGill et al., 2015)</w:t>
      </w:r>
      <w:r w:rsidR="007B5E81">
        <w:fldChar w:fldCharType="end"/>
      </w:r>
      <w:r>
        <w:t xml:space="preserve"> that they use, and spatial and temporal scales at which trends have been assessed. </w:t>
      </w:r>
      <w:bookmarkStart w:id="1" w:name="_Hlk119050736"/>
      <w:r>
        <w:rPr>
          <w:color w:val="0070C0"/>
        </w:rPr>
        <w:t>We focus our review on incidence-based metrics (</w:t>
      </w:r>
      <w:r>
        <w:rPr>
          <w:i/>
          <w:color w:val="0070C0"/>
        </w:rPr>
        <w:t xml:space="preserve">e.g. </w:t>
      </w:r>
      <w:r>
        <w:rPr>
          <w:color w:val="0070C0"/>
        </w:rPr>
        <w:t xml:space="preserve">species richness) as they aim at assessing biodiversity of </w:t>
      </w:r>
      <w:r w:rsidR="00707FC9">
        <w:rPr>
          <w:color w:val="0070C0"/>
        </w:rPr>
        <w:t xml:space="preserve">entire </w:t>
      </w:r>
      <w:r>
        <w:rPr>
          <w:color w:val="0070C0"/>
        </w:rPr>
        <w:t>metacommunit</w:t>
      </w:r>
      <w:r w:rsidR="00707FC9">
        <w:rPr>
          <w:color w:val="0070C0"/>
        </w:rPr>
        <w:t>ies</w:t>
      </w:r>
      <w:r>
        <w:rPr>
          <w:color w:val="0070C0"/>
        </w:rPr>
        <w:t xml:space="preserve"> and we do not consider abundance-based metrics as they often focus on a limited set of species’ population</w:t>
      </w:r>
      <w:r w:rsidR="007B5E81">
        <w:rPr>
          <w:color w:val="0070C0"/>
        </w:rPr>
        <w:t xml:space="preserve"> </w:t>
      </w:r>
      <w:r w:rsidR="007B5E81">
        <w:rPr>
          <w:color w:val="0070C0"/>
        </w:rPr>
        <w:fldChar w:fldCharType="begin"/>
      </w:r>
      <w:r w:rsidR="005F04D9">
        <w:rPr>
          <w:color w:val="0070C0"/>
        </w:rPr>
        <w:instrText xml:space="preserve"> ADDIN ZOTERO_ITEM CSL_CITATION {"citationID":"ksJW45mH","properties":{"formattedCitation":"(Gregory &amp; van Strien, 2010)","plainCitation":"(Gregory &amp; van Strien, 2010)","dontUpdate":true,"noteIndex":0},"citationItems":[{"id":419,"uris":["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non-dropping-particle":"van"}],"issued":{"date-parts":[["2010"]]}}}],"schema":"https://github.com/citation-style-language/schema/raw/master/csl-citation.json"} </w:instrText>
      </w:r>
      <w:r w:rsidR="007B5E81">
        <w:rPr>
          <w:color w:val="0070C0"/>
        </w:rPr>
        <w:fldChar w:fldCharType="separate"/>
      </w:r>
      <w:r w:rsidR="007B5E81" w:rsidRPr="007B5E81">
        <w:t>(</w:t>
      </w:r>
      <w:r w:rsidR="007B5E81">
        <w:rPr>
          <w:i/>
          <w:color w:val="0070C0"/>
        </w:rPr>
        <w:t xml:space="preserve">e.g. </w:t>
      </w:r>
      <w:r w:rsidR="007B5E81">
        <w:rPr>
          <w:color w:val="0070C0"/>
        </w:rPr>
        <w:t xml:space="preserve">multi-species </w:t>
      </w:r>
      <w:r w:rsidR="007B5E81" w:rsidRPr="007B5E81">
        <w:rPr>
          <w:color w:val="0070C0"/>
        </w:rPr>
        <w:t>indicators; Gregory &amp; van Strien, 2010)</w:t>
      </w:r>
      <w:r w:rsidR="007B5E81">
        <w:rPr>
          <w:color w:val="0070C0"/>
        </w:rPr>
        <w:fldChar w:fldCharType="end"/>
      </w:r>
      <w:r>
        <w:rPr>
          <w:color w:val="0070C0"/>
        </w:rPr>
        <w:t>.</w:t>
      </w:r>
      <w:bookmarkEnd w:id="1"/>
      <w:r>
        <w:t xml:space="preserve"> We show 1) that the most common trend across all metrics within the studied regions is an increase at local and regional scales. These local </w:t>
      </w:r>
      <w:r>
        <w:rPr>
          <w:color w:val="0070C0"/>
        </w:rPr>
        <w:t>diversity</w:t>
      </w:r>
      <w:r>
        <w:t xml:space="preserve"> increases are contrasting with global </w:t>
      </w:r>
      <w:r>
        <w:rPr>
          <w:color w:val="0070C0"/>
        </w:rPr>
        <w:t>decreases</w:t>
      </w:r>
      <w:r>
        <w:t xml:space="preserve">. 2) Studies lack consensus about specification of spatial and temporal grains, where particularly the temporal scale of the dynamics is seldom considered, leading to confused conclusions 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5639E45F" w14:textId="52DE0568" w:rsidR="009D6447" w:rsidRDefault="00000000" w:rsidP="00CF43E7">
      <w:pPr>
        <w:rPr>
          <w:color w:val="0070C0"/>
        </w:rPr>
      </w:pPr>
      <w:bookmarkStart w:id="2" w:name="_heading=h.30j0zll" w:colFirst="0" w:colLast="0"/>
      <w:bookmarkEnd w:id="2"/>
      <w:r>
        <w:lastRenderedPageBreak/>
        <w:t>We focus our review on birds, as they represent the most surveyed taxa. Thanks to the many ornithological monitoring initiatives and surveys, we have a large number of high-quality time series on bird populations</w:t>
      </w:r>
      <w:r w:rsidR="009D2DFA">
        <w:t xml:space="preserve"> </w:t>
      </w:r>
      <w:r w:rsidR="009D2DFA">
        <w:fldChar w:fldCharType="begin"/>
      </w:r>
      <w:r w:rsidR="005F04D9">
        <w:instrText xml:space="preserve"> ADDIN ZOTERO_ITEM CSL_CITATION {"citationID":"WC6yT7EX","properties":{"formattedCitation":"(Bej\\uc0\\u269{}ek &amp; \\uc0\\u352{}\\uc0\\u357{}astn\\uc0\\u253{}, Karel, 2016; Jiguet et al., 2012; Kamp et al., 2021; Sauer et al., 2013)","plainCitation":"(Bejček &amp; Šťastný, Karel, 2016; Jiguet et al., 2012; Kamp et al., 2021; Sauer et al., 2013)","dontUpdate":true,"noteIndex":0},"citationItems":[{"id":357,"uris":["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Šťastný, Karel"}],"accessed":{"date-parts":[["2020",12,10]]},"issued":{"date-parts":[["2016"]]}}},{"id":478,"uris":["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9D2DFA">
        <w:fldChar w:fldCharType="separate"/>
      </w:r>
      <w:r w:rsidR="009D2DFA" w:rsidRPr="009D2DFA">
        <w:t>(</w:t>
      </w:r>
      <w:r w:rsidR="009D2DFA">
        <w:rPr>
          <w:i/>
          <w:iCs/>
        </w:rPr>
        <w:t xml:space="preserve">e.g. </w:t>
      </w:r>
      <w:r w:rsidR="009D2DFA" w:rsidRPr="009D2DFA">
        <w:t>Bejček &amp; Šťastný, Karel, 2016; Jiguet et al., 2012; Kamp et al., 2021; Sauer et al., 2013</w:t>
      </w:r>
      <w:r w:rsidR="009D2DFA">
        <w:t>, and many more</w:t>
      </w:r>
      <w:r w:rsidR="009D2DFA" w:rsidRPr="009D2DFA">
        <w:t>)</w:t>
      </w:r>
      <w:r w:rsidR="009D2DFA">
        <w:fldChar w:fldCharType="end"/>
      </w:r>
      <w:r>
        <w:t>. This is because birds are easy to observe and identify, and thus many volunteers are motivated to conduct standardised sampling or to participate on citizen-science projects</w:t>
      </w:r>
      <w:r w:rsidR="00595CF2">
        <w:t xml:space="preserve"> </w:t>
      </w:r>
      <w:r w:rsidR="00595CF2">
        <w:fldChar w:fldCharType="begin"/>
      </w:r>
      <w:r w:rsidR="005F04D9">
        <w:instrText xml:space="preserve"> ADDIN ZOTERO_ITEM CSL_CITATION {"citationID":"enqtfGYE","properties":{"formattedCitation":"(Sullivan et al., 2009)","plainCitation":"(Sullivan et al., 2009)","dontUpdate":true,"noteIndex":0},"citationItems":[{"id":1126,"uris":["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w:instrText>
      </w:r>
      <w:r w:rsidR="005F04D9" w:rsidRPr="003B6F18">
        <w:rPr>
          <w:lang w:val="fr-FR"/>
        </w:rPr>
        <w:instrText>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w:instrText>
      </w:r>
      <w:r w:rsidR="005F04D9" w:rsidRPr="005F2C96">
        <w:rPr>
          <w:lang w:val="fr-FR"/>
        </w:rPr>
        <w:instrText xml:space="preserve">.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595CF2">
        <w:fldChar w:fldCharType="separate"/>
      </w:r>
      <w:r w:rsidR="00595CF2" w:rsidRPr="00595CF2">
        <w:rPr>
          <w:lang w:val="fr-FR"/>
        </w:rPr>
        <w:t>(</w:t>
      </w:r>
      <w:r w:rsidR="00595CF2" w:rsidRPr="00595CF2">
        <w:rPr>
          <w:i/>
          <w:lang w:val="fr-FR"/>
        </w:rPr>
        <w:t xml:space="preserve">e.g. </w:t>
      </w:r>
      <w:r w:rsidR="00595CF2" w:rsidRPr="00595CF2">
        <w:rPr>
          <w:lang w:val="fr-FR"/>
        </w:rPr>
        <w:t>eBird,</w:t>
      </w:r>
      <w:r w:rsidR="00595CF2">
        <w:rPr>
          <w:lang w:val="fr-FR"/>
        </w:rPr>
        <w:t xml:space="preserve"> </w:t>
      </w:r>
      <w:r w:rsidR="00595CF2" w:rsidRPr="00595CF2">
        <w:rPr>
          <w:lang w:val="fr-FR"/>
        </w:rPr>
        <w:t>Sullivan et al., 2009; iNaturalist, https://www.inaturalist.org/)</w:t>
      </w:r>
      <w:r w:rsidR="00595CF2">
        <w:fldChar w:fldCharType="end"/>
      </w:r>
      <w:r w:rsidRPr="00595CF2">
        <w:rPr>
          <w:lang w:val="fr-FR"/>
        </w:rPr>
        <w:t xml:space="preserve">. </w:t>
      </w:r>
      <w:r>
        <w:t>Also, birds are important for ecosystem functioning (</w:t>
      </w:r>
      <w:r>
        <w:rPr>
          <w:i/>
        </w:rPr>
        <w:t xml:space="preserve">e.g. </w:t>
      </w:r>
      <w:r>
        <w:t>seed dispersal) and sensitive to ecosystem perturbations, making them of interest when studying community dynamics in a context of increasing anthropogenic impact and climate change</w:t>
      </w:r>
      <w:r w:rsidR="00595CF2">
        <w:t xml:space="preserve"> </w:t>
      </w:r>
      <w:r w:rsidR="00595CF2">
        <w:fldChar w:fldCharType="begin"/>
      </w:r>
      <w:r w:rsidR="00595CF2">
        <w:instrText xml:space="preserve"> ADDIN ZOTERO_ITEM CSL_CITATION {"citationID":"xIxGAL7F","properties":{"formattedCitation":"(Fricke et al., 2022)","plainCitation":"(Fricke et al., 2022)","noteIndex":0},"citationItems":[{"id":1314,"uris":["http://zotero.org/users/6714553/items/VPUS4R6G"],"itemData":{"id":1314,"type":"article-journal","abstract":"Declines in seed-dispersing animals have reduced the ability of plants to adapt to climate change by shifting their ranges.","archive_location":"world","container-title":"Science","DOI":"10.1126/science.abk3510","language":"EN","license":"Copyright © 2022 The Authors, some rights reserved; exclusive licensee American Association for the Advancement of Science. No claim to original U.S. Government Works","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595CF2">
        <w:fldChar w:fldCharType="separate"/>
      </w:r>
      <w:r w:rsidR="00595CF2" w:rsidRPr="00595CF2">
        <w:t>(Fricke et al., 2022)</w:t>
      </w:r>
      <w:r w:rsidR="00595CF2">
        <w:fldChar w:fldCharType="end"/>
      </w:r>
      <w:r>
        <w:t xml:space="preserve">. </w:t>
      </w:r>
      <w:r>
        <w:rPr>
          <w:color w:val="0070C0"/>
        </w:rPr>
        <w:t>Finally, they represent a large spectrum of functional traits (</w:t>
      </w:r>
      <w:proofErr w:type="gramStart"/>
      <w:r>
        <w:rPr>
          <w:color w:val="0070C0"/>
        </w:rPr>
        <w:t>e.g.</w:t>
      </w:r>
      <w:proofErr w:type="gramEnd"/>
      <w:r>
        <w:rPr>
          <w:color w:val="0070C0"/>
        </w:rPr>
        <w:t xml:space="preserve"> diets, morphology, ecology), habitats, and responses to perturbations, and are thus suitable for tests of macroecological theories.</w:t>
      </w:r>
    </w:p>
    <w:p w14:paraId="05FB0448" w14:textId="77777777" w:rsidR="009D6447" w:rsidRDefault="00000000" w:rsidP="00CF43E7">
      <w:pPr>
        <w:pStyle w:val="Heading1"/>
        <w:spacing w:line="480" w:lineRule="auto"/>
      </w:pPr>
      <w:r>
        <w:t>Material and Methods</w:t>
      </w:r>
    </w:p>
    <w:p w14:paraId="09DFE3A0" w14:textId="6EE5137E" w:rsidR="009D6447" w:rsidRDefault="00000000" w:rsidP="00CF43E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w:t>
      </w:r>
      <w:r w:rsidR="005F04D9">
        <w:rPr>
          <w:i/>
        </w:rPr>
        <w:t xml:space="preserve"> </w:t>
      </w:r>
      <w:r w:rsidR="005F04D9">
        <w:rPr>
          <w:i/>
        </w:rPr>
        <w:fldChar w:fldCharType="begin"/>
      </w:r>
      <w:r w:rsidR="008A615E">
        <w:rPr>
          <w:i/>
        </w:rPr>
        <w:instrText xml:space="preserve"> ADDIN ZOTERO_ITEM CSL_CITATION {"citationID":"bdyTHPZf","properties":{"formattedCitation":"(Monnet et al., 2014)","plainCitation":"(Monnet et al., 2014)","dontUpdate":true,"noteIndex":0},"citationItems":[{"id":1177,"uris":["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5F04D9">
        <w:rPr>
          <w:i/>
        </w:rPr>
        <w:fldChar w:fldCharType="separate"/>
      </w:r>
      <w:r w:rsidR="005F04D9" w:rsidRPr="005F04D9">
        <w:t>(</w:t>
      </w:r>
      <w:r w:rsidR="005F04D9">
        <w:rPr>
          <w:i/>
        </w:rPr>
        <w:t xml:space="preserve">GammaDiv, </w:t>
      </w:r>
      <w:r w:rsidR="005F04D9">
        <w:t>as used</w:t>
      </w:r>
      <w:r w:rsidR="005F04D9">
        <w:rPr>
          <w:i/>
        </w:rPr>
        <w:t xml:space="preserve"> </w:t>
      </w:r>
      <w:r w:rsidR="005F04D9">
        <w:t xml:space="preserve">in, </w:t>
      </w:r>
      <w:r w:rsidR="005F04D9" w:rsidRPr="005F04D9">
        <w:t>Monnet et al., 2014)</w:t>
      </w:r>
      <w:r w:rsidR="005F04D9">
        <w:rPr>
          <w:i/>
        </w:rPr>
        <w:fldChar w:fldCharType="end"/>
      </w:r>
      <w:r>
        <w:rPr>
          <w:i/>
        </w:rPr>
        <w:t>, functional gamma-diversity (</w:t>
      </w:r>
      <w:proofErr w:type="spellStart"/>
      <w:r>
        <w:rPr>
          <w:i/>
        </w:rPr>
        <w:t>fGammaDiv</w:t>
      </w:r>
      <w:proofErr w:type="spellEnd"/>
      <w:r>
        <w:rPr>
          <w:i/>
        </w:rPr>
        <w:t xml:space="preserve">) </w:t>
      </w:r>
      <w:r>
        <w:t xml:space="preserve">and </w:t>
      </w:r>
      <w:r>
        <w:rPr>
          <w:i/>
        </w:rPr>
        <w:t>phylogenetic diversity (</w:t>
      </w:r>
      <w:proofErr w:type="spellStart"/>
      <w:r>
        <w:rPr>
          <w:i/>
        </w:rPr>
        <w:t>pDiv</w:t>
      </w:r>
      <w:proofErr w:type="spellEnd"/>
      <w:r>
        <w:rPr>
          <w:i/>
        </w:rPr>
        <w:t>)</w:t>
      </w:r>
      <w:r>
        <w:t xml:space="preserve">. Some of these categories contain several indices. For instance, </w:t>
      </w:r>
      <w:r>
        <w:rPr>
          <w:i/>
        </w:rPr>
        <w:t>diversity (Div)</w:t>
      </w:r>
      <w:r>
        <w:t xml:space="preserve"> designates either the Shannon or Simpson index here (see </w:t>
      </w:r>
      <w:r>
        <w:rPr>
          <w:color w:val="0070C0"/>
        </w:rPr>
        <w:t>Table 1 for the metrics and their definitions</w:t>
      </w:r>
      <w:r>
        <w:t xml:space="preserve">). In the reviewed articles, both spatial and temporal </w:t>
      </w:r>
      <w:r w:rsidR="00AB19EE">
        <w:t>β</w:t>
      </w:r>
      <w:r>
        <w:t xml:space="preserve">-diversity are measured either by similarity </w:t>
      </w:r>
      <w:r>
        <w:rPr>
          <w:color w:val="0070C0"/>
        </w:rPr>
        <w:t>(</w:t>
      </w:r>
      <w:proofErr w:type="gramStart"/>
      <w:r>
        <w:rPr>
          <w:i/>
          <w:color w:val="0070C0"/>
        </w:rPr>
        <w:t>e.g.</w:t>
      </w:r>
      <w:proofErr w:type="gramEnd"/>
      <w:r>
        <w:rPr>
          <w:i/>
          <w:color w:val="0070C0"/>
        </w:rPr>
        <w:t xml:space="preserve"> </w:t>
      </w:r>
      <w:r>
        <w:rPr>
          <w:color w:val="0070C0"/>
        </w:rPr>
        <w:t xml:space="preserve">Jaccard </w:t>
      </w:r>
      <w:r>
        <w:rPr>
          <w:color w:val="0070C0"/>
        </w:rPr>
        <w:lastRenderedPageBreak/>
        <w:t>index)</w:t>
      </w:r>
      <w:r>
        <w:t xml:space="preserve"> or dissimilarity indices (</w:t>
      </w:r>
      <w:r>
        <w:rPr>
          <w:i/>
        </w:rPr>
        <w:t>e.g.</w:t>
      </w:r>
      <w:r>
        <w:t xml:space="preserve"> </w:t>
      </w:r>
      <w:r>
        <w:rPr>
          <w:color w:val="0070C0"/>
        </w:rPr>
        <w:t>Bray-Curtis index</w:t>
      </w:r>
      <w:r>
        <w:t xml:space="preserve">). Here, we consider </w:t>
      </w:r>
      <w:r>
        <w:rPr>
          <w:i/>
        </w:rPr>
        <w:t xml:space="preserve">beta-diversity </w:t>
      </w:r>
      <w:r>
        <w:t>as dissimilarity indices.</w:t>
      </w:r>
    </w:p>
    <w:p w14:paraId="6D2C1DB4" w14:textId="5B9709AA" w:rsidR="009D6447" w:rsidRPr="00E618BA" w:rsidRDefault="00000000" w:rsidP="00CF43E7">
      <w:pPr>
        <w:rPr>
          <w:color w:val="0070C0"/>
          <w:lang w:val="en-US"/>
        </w:rPr>
      </w:pPr>
      <w:r>
        <w:rPr>
          <w:color w:val="0070C0"/>
        </w:rPr>
        <w:t xml:space="preserve">We followed selection steps in order to process the references. First, </w:t>
      </w:r>
      <w:r>
        <w:t xml:space="preserve">we only considered articles for which there were </w:t>
      </w:r>
      <w:r>
        <w:rPr>
          <w:b/>
        </w:rPr>
        <w:t>spatial replicates</w:t>
      </w:r>
      <w:r>
        <w:t xml:space="preserve">, </w:t>
      </w:r>
      <w:proofErr w:type="gramStart"/>
      <w:r>
        <w:rPr>
          <w:i/>
        </w:rPr>
        <w:t>i.e.</w:t>
      </w:r>
      <w:proofErr w:type="gramEnd"/>
      <w:r>
        <w:t xml:space="preserve"> where the trend of the metric was </w:t>
      </w:r>
      <w:r>
        <w:rPr>
          <w:i/>
        </w:rPr>
        <w:t xml:space="preserve">assessed at several locations at a given spatial grain </w:t>
      </w:r>
      <w:r>
        <w:t>(except for the global scale). For instance,</w:t>
      </w:r>
      <w:r w:rsidR="005F04D9">
        <w:t xml:space="preserve"> </w:t>
      </w:r>
      <w:r w:rsidR="005F04D9">
        <w:fldChar w:fldCharType="begin"/>
      </w:r>
      <w:r w:rsidR="008A615E">
        <w:instrText xml:space="preserve"> ADDIN ZOTERO_ITEM CSL_CITATION {"citationID":"M9PRBe0b","properties":{"formattedCitation":"(Barnagaud et al., 2017)","plainCitation":"(Barnagaud et al., 2017)","dontUpdate":true,"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sidR="005F04D9">
        <w:fldChar w:fldCharType="separate"/>
      </w:r>
      <w:r w:rsidR="005F04D9" w:rsidRPr="005F04D9">
        <w:t xml:space="preserve">Barnagaud et al. </w:t>
      </w:r>
      <w:r w:rsidR="005F04D9">
        <w:t>(</w:t>
      </w:r>
      <w:r w:rsidR="005F04D9" w:rsidRPr="005F04D9">
        <w:t>2017)</w:t>
      </w:r>
      <w:r w:rsidR="005F04D9">
        <w:fldChar w:fldCharType="end"/>
      </w:r>
      <w:r>
        <w:t xml:space="preserve"> uses 807 routes, which are spatial replicates, and the overall trend is </w:t>
      </w:r>
      <w:r w:rsidR="00AB19EE">
        <w:t>²</w:t>
      </w:r>
      <w:r>
        <w:t xml:space="preserve">assessed by averaging across these replicates. </w:t>
      </w:r>
      <w:r>
        <w:rPr>
          <w:color w:val="0070C0"/>
        </w:rPr>
        <w:t>Also</w:t>
      </w:r>
      <w:r>
        <w:t xml:space="preserve">, </w:t>
      </w:r>
      <w:r w:rsidR="003C5F0C">
        <w:fldChar w:fldCharType="begin"/>
      </w:r>
      <w:r w:rsidR="008A615E">
        <w:instrText xml:space="preserve"> ADDIN ZOTERO_ITEM CSL_CITATION {"citationID":"1ToFtWIM","properties":{"formattedCitation":"(Keller et al., 2020)","plainCitation":"(Keller et al., 2020)","dontUpdate":true,"noteIndex":0},"citationItems":[{"id":1173,"uris":["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3C5F0C">
        <w:fldChar w:fldCharType="separate"/>
      </w:r>
      <w:r w:rsidR="003C5F0C" w:rsidRPr="003C5F0C">
        <w:t xml:space="preserve">Keller et al. </w:t>
      </w:r>
      <w:r w:rsidR="003C5F0C">
        <w:t>(</w:t>
      </w:r>
      <w:r w:rsidR="003C5F0C" w:rsidRPr="003C5F0C">
        <w:t>2020)</w:t>
      </w:r>
      <w:r w:rsidR="003C5F0C">
        <w:fldChar w:fldCharType="end"/>
      </w:r>
      <w:r w:rsidR="003C5F0C">
        <w:t xml:space="preserve"> </w:t>
      </w:r>
      <w:r>
        <w:t xml:space="preserve">uses 2,972 grid cells as spatial replicates and the overall trend is the most common trend across all the cells. </w:t>
      </w:r>
      <w:r>
        <w:rPr>
          <w:color w:val="0070C0"/>
        </w:rPr>
        <w:t xml:space="preserve">By assessing trends over spatial replicates, </w:t>
      </w:r>
      <w:r>
        <w:t xml:space="preserve">the trend reported at one spatial grain is more general and </w:t>
      </w:r>
      <w:r>
        <w:rPr>
          <w:color w:val="0070C0"/>
        </w:rPr>
        <w:t>statistically</w:t>
      </w:r>
      <w:r>
        <w:t xml:space="preserve"> reliable. </w:t>
      </w:r>
      <w:r>
        <w:rPr>
          <w:color w:val="0070C0"/>
        </w:rPr>
        <w:t>Second, we omitted studies which were assessing the temporal trend after a perturbation</w:t>
      </w:r>
      <w:r w:rsidR="005F2C96">
        <w:rPr>
          <w:color w:val="0070C0"/>
        </w:rPr>
        <w:t xml:space="preserve"> </w:t>
      </w:r>
      <w:r w:rsidR="005F2C96" w:rsidRPr="005F2C96">
        <w:rPr>
          <w:color w:val="0070C0"/>
        </w:rPr>
        <w:fldChar w:fldCharType="begin"/>
      </w:r>
      <w:r w:rsidR="008A615E">
        <w:rPr>
          <w:color w:val="0070C0"/>
        </w:rPr>
        <w:instrText xml:space="preserve"> ADDIN ZOTERO_ITEM CSL_CITATION {"citationID":"S2fhg5fm","properties":{"formattedCitation":"(Hill &amp; Hamer, 2004; Roels et al., 2019; Sirami &amp; Monadjem, 2012; Xu et al., 2018)","plainCitation":"(Hill &amp; Hamer, 2004; Roels et al., 2019; Sirami &amp; Monadjem, 2012; Xu et al., 2018)","dontUpdate":true,"noteIndex":0},"citationItems":[{"id":297,"uris":["http://zotero.org/users/6714553/items/MJA338LK"],"itemData":{"id":297,"type":"article-journal","abstract":"1 There is an urgent need to understand the impacts of anthropogenic habitat disturbance on biodiversity in tropical forests, but no consensus has yet emerged. We reviewed the literature for the most frequently studied taxon (birds, 37 studies) and found that increased and decreased diversity in response to disturbance (selective logging and shifting agriculture) were reported with approximately equal frequency. 2 The spatial scale at which studies were carried out significantly affected the reported response to disturbance: studies where disturbed and undisturbed habitats were sampled at large spatial scales were more likely to report increased diversity following disturbance, whereas studies that sampled habitats at small spatial scales were more likely to report decreased diversity. These results were not a consequence of sampling method: we divided the studies into those using capture methods and those using observation methods and the same result was obtained when the analysis was restricted to only those studies using observation methods. 3 Previously, we have shown that reported impacts of disturbance on Lepidoptera are also affected by the spatial scale of study. We reviewed the Lepidoptera literature published since then and showed that all 12 new studies conformed to the predicted pattern. 4 While sampling scale significantly affected the reported responses of both birds and Lepidoptera, there were opposite effects of scale in the two taxa: large-scale bird studies and small-scale Lepidoptera studies were more likely to report increased diversity following disturbance. Bird studies were generally carried out at larger spatial scales than those of Lepidoptera and these opposite impacts of scale were probably due to a non-linear effect of habitat disturbance on habitat heterogeneity at different spatial scales. 5 Synthesis and applications. The rapid loss and degradation of tropical forests means that an understanding of the general patterns of responses of species to habitat disturbance is urgently needed. However, there has been little discussion of the most appropriate methods to ensure comparability of results between studies. Data presented here indicate that the spatial scale of sampling chosen in studies has a marked effect on the results obtained, and future studies need to account for this by examining explicitly the effects of disturbance at different spatial scales. The effect of spatial scale differs between taxa, and this may explain why the search for indicator taxa of disturbance effects has so far proved elusive.","container-title":"Journal of Applied Ecology","DOI":"10.1111/j.0021-8901.2004.00926.x","ISSN":"1365-2664","issue":"4","language":"en","note":"_eprint: https://besjournals.onlinelibrary.wiley.com/doi/pdf/10.1111/j.0021-8901.2004.00926.x","page":"744-754","source":"Wiley Online Library","title":"Determining impacts of habitat modification on diversity of tropical forest fauna: the importance of spatial scale","title-short":"Determining impacts of habitat modification on diversity of tropical forest fauna","URL":"https://besjournals.onlinelibrary.wiley.com/doi/abs/10.1111/j.0021-8901.2004.00926.x","volume":"41","author":[{"family":"Hill","given":"Jane K."},{"family":"Hamer","given":"Keith C."}],"accessed":{"date-parts":[["2021",6,18]]},"issued":{"date-parts":[["2004"]]}}},{"id":415,"uris":["http://zotero.org/users/6714553/items/J8ZM89ZQ"],"itemData":{"id":415,"type":"article-journal","abstract":"Roels, S. M., M. B. Hannay, and C. A. Lindell. 2019. Recovery of bird activity and species richness in an early-stage tropical forest restoration. Avian Conservation and Ecology 14(1):9. https://doi.org/10.5751/ACE-01330-140109","container-title":"Avian Conservation and Ecology","DOI":"10.5751/ACE-01330-140109","ISSN":"1712-6568","issue":"1","language":"en","license":"© 2019 by the author(s)","note":"publisher: The Resilience Alliance","source":"www.ace-eco.org","title":"Recovery of bird activity and species richness in an early-stage tropical forest restoration","URL":"https://www.ace-eco.org/vol14/iss1/art9/","volume":"14","author":[{"family":"Roels","given":"Steven"},{"family":"Hannay","given":"Melissa"},{"family":"Lindell","given":"Catherine"}],"accessed":{"date-parts":[["2021",8,13]]},"issued":{"date-parts":[["2019",3,8]]}}},{"id":400,"uris":["http://zotero.org/users/6714553/items/7ZN95SNL"],"itemData":{"id":400,"type":"article-journal","abstract":"Aim This study investigates changes in bird communities between 1998 and 2008 in four savanna sites in Swaziland and the extent to which shrub encroachment is responsible for these changes. Location Swaziland, southern Africa. Methods Generalized estimated equations were used to estimate changes in bird species occurrence between 1998 and 2008. Remote sensing of aerial photographs/satellite images was used to assess vegetation changes during the same period. We assessed the role of shrub encroachment for bird communities by testing the relationship between change in species occurrence and species habitat using a general linear model. We also estimated species richness, colonization and extinction and used general linear models to test the effects of vegetation changes on these parameters. Results More than half of the bird species showed a significant change in occurrence between 1998 and 2008: 32 species increased and 29 decreased. Change in species occurrence was significantly explained by species habitat. Species significantly increasing were mainly associated with wooded savanna, whereas species significantly decreasing were mainly associated with open savanna. Species richness decreased significantly, and this decrease was significantly explained by shrub cover increase at the plot scale (from 24% to 44% on average). Extinction at the plot scale was significantly influenced by the loss of grass cover, while colonization at the plot scale was influenced by tree cover increase. Main conclusions This study represents the first evidence of temporal changes in bird communities owing to shrub encroachment in southern Africa. Despite its short time frame (10 years), this study shows dramatic changes in both vegetation structure and bird community composition. This confirms the general concern for southern African bird species associated with open savanna if current trends continue.","container-title":"Diversity and Distributions","DOI":"10.1111/j.1472-4642.2011.00810.x","ISSN":"1472-4642","issue":"4","language":"en","note":"_eprint: https://onlinelibrary.wiley.com/doi/pdf/10.1111/j.1472-4642.2011.00810.x","page":"390-400","source":"Wiley Online Library","title":"Changes in bird communities in Swaziland savannas between 1998 and 2008 owing to shrub encroachment","URL":"https://onlinelibrary.wiley.com/doi/abs/10.1111/j.1472-4642.2011.00810.x","volume":"18","author":[{"family":"Sirami","given":"Clelia"},{"family":"Monadjem","given":"Ara"}],"accessed":{"date-parts":[["2021",8,19]]},"issued":{"date-parts":[["2012"]]}}},{"id":407,"uris":["http://zotero.org/users/6714553/items/7VBEWQVH"],"itemData":{"id":407,"type":"article-journal","abstract":"Birds are considered a good model for indicators of biodiversity response to habitat variations, as they are very sensitive to environmental change. However, continuous observations of habitat alterations from undisturbed landscapes to human-dominated ones, as well as the associated effects on bird biodiversity, are lacking. In this study, New Jiangwan Town in Shanghai, China was selected to illustrate the response of bird species, and thus biodiversity, to habitat loss and fragmentation. Land use/land cover (LULC) data and bird records from 2002 to 2013 were collected and analyzed. The results suggested that, due to urban sprawl, the area of wetland and shrub land had dropped by 82.4% and 87.3% by the end of 2013. Four different urbanization stages were identified in terms of the spatio-temporal variations in the landscape. To measure bird biodiversity, species richness and relative abundance were calculated, and they could account for the overall trend in biodiversity but might mask the process of species replacement. As an indicator of biodiversity accounting, the mean species abundance (MSA) of the original species would not include exotic or invasive species in its calculation, and its value decreased from 100% to 76.8% to 52.2% to 24.5% in the four corresponding stages. Finally, suggested by redundant analysis, the effects of habitat loss and fragmentation on bird biodiversity differed in various bird communities, and the area and connectivity of wetlands were the most significant variables. Our findings could provide important information to inform bird biodiversity protection and habitat restoration.","container-title":"Science of The Total Environment","DOI":"10.1016/j.scitotenv.2017.12.143","ISSN":"0048-9697","journalAbbreviation":"Science of The Total Environment","language":"en","page":"1561-1576","source":"ScienceDirect","title":"Detecting the response of bird communities and biodiversity to habitat loss and fragmentation due to urbanization","URL":"https://www.sciencedirect.com/science/article/pii/S0048969717335696","volume":"624","author":[{"family":"Xu","given":"Xi"},{"family":"Xie","given":"Yujing"},{"family":"Qi","given":"Ke"},{"family":"Luo","given":"Zukui"},{"family":"Wang","given":"Xiangrong"}],"accessed":{"date-parts":[["2021",8,18]]},"issued":{"date-parts":[["2018",5,15]]}}}],"schema":"https://github.com/citation-style-language/schema/raw/master/csl-citation.json"} </w:instrText>
      </w:r>
      <w:r w:rsidR="005F2C96" w:rsidRPr="005F2C96">
        <w:rPr>
          <w:color w:val="0070C0"/>
        </w:rPr>
        <w:fldChar w:fldCharType="separate"/>
      </w:r>
      <w:r w:rsidR="005F2C96" w:rsidRPr="005F2C96">
        <w:rPr>
          <w:color w:val="0070C0"/>
        </w:rPr>
        <w:t>(</w:t>
      </w:r>
      <w:r w:rsidR="005F2C96" w:rsidRPr="005F2C96">
        <w:rPr>
          <w:i/>
          <w:color w:val="0070C0"/>
        </w:rPr>
        <w:t xml:space="preserve">e.g. </w:t>
      </w:r>
      <w:r w:rsidR="005F2C96" w:rsidRPr="005F2C96">
        <w:rPr>
          <w:color w:val="0070C0"/>
        </w:rPr>
        <w:t>impact of logging in Hill &amp; Hamer, 2004; tree planting in Roels et al., 2019; shrub encroachment in Sirami &amp; Monadjem, 2012; urbanisation in Xu et al., 2018…)</w:t>
      </w:r>
      <w:r w:rsidR="005F2C96" w:rsidRPr="005F2C96">
        <w:rPr>
          <w:color w:val="0070C0"/>
        </w:rPr>
        <w:fldChar w:fldCharType="end"/>
      </w:r>
      <w:r>
        <w:rPr>
          <w:color w:val="0070C0"/>
        </w:rPr>
        <w:t>. Also we omitted studies which were assessing temporal trends for a single type of ecosystem</w:t>
      </w:r>
      <w:r w:rsidR="005F2C96">
        <w:rPr>
          <w:color w:val="0070C0"/>
        </w:rPr>
        <w:t xml:space="preserve"> </w:t>
      </w:r>
      <w:r w:rsidR="005F2C96" w:rsidRPr="005F2C96">
        <w:rPr>
          <w:color w:val="0070C0"/>
          <w:lang w:val="fr-FR"/>
        </w:rPr>
        <w:fldChar w:fldCharType="begin"/>
      </w:r>
      <w:r w:rsidR="008A615E" w:rsidRPr="008A615E">
        <w:rPr>
          <w:color w:val="0070C0"/>
          <w:lang w:val="en-US"/>
        </w:rPr>
        <w:instrText xml:space="preserve"> ADDIN ZOTERO_ITEM CSL_CITATION {"citationID":"z8iuWgmK","properties":{"formattedCitation":"(Latta et al., 2011; Scarton, 2017)","plainCitation":"(Latta et al., 2011; Scarton, 2017)","dontUpdate":true,"noteIndex":0},"citationItems":[{"id":392,"uris":["http://zotero.org/users/6714553/items/INJUZXAQ"],"itemData":{"id":392,"type":"article-journal","abstract":"The tropical Andes rank first among the world's 25 “hotspots” of biodiversity and endemism yet are threatened and little studied. We contrast population trends in avian diversity in montane cloud forest (bosque altoandino) and similar forest degraded by the planting of introduced tree species (bosque introducido) in the Mazán Reserve, Ecuador. We describe changes in bird diversity and abundance in these habitats over 12 years and evaluate the nature of change within these avian communities. On the basis of 2976 count detections and 419 net captures of 76 species of landbirds, indices of similarity between the habitats were low, with only 47.6% of species occurring in both forest types. From 1994–95 to 2006–07, species richness decreased from 54 to 31 in bosque introducido and from 67 to 30 in bosque altoandino. Capture rates also declined from 56.0 to 28.5 birds per 100 mist-net hr in bosque introducido and from 38.0 to 22.4 birds per 100 mist-net hr in bosque altoandino. We explore various potentially interacting factors that might</w:instrText>
      </w:r>
      <w:r w:rsidR="008A615E">
        <w:rPr>
          <w:color w:val="0070C0"/>
          <w:lang w:val="fr-FR"/>
        </w:rPr>
        <w:instrText xml:space="preserve"> have caused the observed changes in bird communities, including changes in vegetation within the Mazán Reserve and environmental changes resulting from global warming. But our results also suggest that local and regional changes in habitat outside of the Mazán Reserve were likely responsible for some community changes within the reserve. We argue for increased population monitoring to verify trends and to strengthen the effectiveness of conservation efforts in the Andes.","container-title":"The Condor","DOI":"10.1525/cond.2011.090252","ISSN":"1938-5129","issue":"1","journalAbbreviation":"The Condor","page":"24-40","source":"Silverchair","title":"Patterns and Magnitude of Temporal Change in Avian Communities in the Ecuadorian Andes","URL":"https://doi.org/10.1525/cond.2011.090252","volume":"113","author":[{"family":"Latta","given":"Steven C."},{"family":"Tinoco","given":"Boris A."},{"family":"Astudillo","given":"Pedro X."},{"family":"Graham","given":"Catherine H."}],"accessed":{"date-parts":[["2021",8,20]]},"issued":{"date-parts":[["2011",2,1]]}}},{"id":391,"uris":["http://zotero.org/users/6714553/items/EGNGK37R"],"itemData":{"id":391,"type":"article-journal","abstract":"The aim of the paper is to examine the temporal and spatial changes observed over a 25-year period in the waterbird community nesting in the largest coastal lagoon around the Mediterranean; to examine driving factors for the observed changes; to address the most urgent conservation actions. Published sources and field surveys made between March and July were used to assess number of breeding pairs of the commonest waterbirds in 1990–1992, 2000–02 and 2012–14. The breeding waterbird community exhibited several changes in its structure, with an overall positive trend; the number of species increased from 14 to 25 and the mean yearly abundance increased from 6155 to 14,008 pairs. The diversity (H′) increased slightly, whereas similarity indices and nMDS ordination both highlighted clear differenc</w:instrText>
      </w:r>
      <w:r w:rsidR="008A615E" w:rsidRPr="00E618BA">
        <w:rPr>
          <w:color w:val="0070C0"/>
          <w:lang w:val="en-US"/>
        </w:rPr>
        <w:instrText xml:space="preserve">es between 1990 and 1992 and 2012–2014 communities. The increase in richness and abundance were mostly due to the immigration of birds from nearby wetlands, to the partial recovery of lagoon ecological conditions since the end of the 1980s and to the occurrence of suitable man-made habitats, such as fish farms, dredge islands and a constructed wetland. The fraction of the population nesting at artificial sites and fish farms increased from 50% in 1990–1992 till 80% in 2012–2014, highlighting the importance of artificial breeding sites in costal lagoons. At the opposite natural nesting habitats, such as saltmarshes and beaches are losing importance for breeding waterbirds, thus requiring urgent conservation measures.","container-title":"Journal of Coastal Conservation","DOI":"10.1007/s11852-016-0470-8","ISSN":"1874-7841","issue":"1","journalAbbreviation":"J Coast Conserv","language":"en","page":"35-45","source":"Springer Link","title":"Long-term trend of the waterbird community breeding in a heavily man-modified coastal lagoon: the case of the important bird area “Lagoon of Venice”","title-short":"Long-term trend of the waterbird community breeding in a heavily man-modified coastal lagoon","URL":"https://doi.org/10.1007/s11852-016-0470-8","volume":"21","author":[{"family":"Scarton","given":"Francesco"}],"accessed":{"date-parts":[["2021",8,20]]},"issued":{"date-parts":[["2017",2,1]]}}}],"schema":"https://github.com/citation-style-language/schema/raw/master/csl-citation.json"} </w:instrText>
      </w:r>
      <w:r w:rsidR="005F2C96" w:rsidRPr="005F2C96">
        <w:rPr>
          <w:color w:val="0070C0"/>
          <w:lang w:val="fr-FR"/>
        </w:rPr>
        <w:fldChar w:fldCharType="separate"/>
      </w:r>
      <w:r w:rsidR="005F2C96" w:rsidRPr="00E618BA">
        <w:rPr>
          <w:color w:val="0070C0"/>
          <w:lang w:val="en-US"/>
        </w:rPr>
        <w:t>(</w:t>
      </w:r>
      <w:r w:rsidR="005F2C96" w:rsidRPr="00834FB6">
        <w:rPr>
          <w:i/>
          <w:iCs/>
          <w:color w:val="0070C0"/>
          <w:lang w:val="en-US"/>
        </w:rPr>
        <w:t>e.g.</w:t>
      </w:r>
      <w:r w:rsidR="005F2C96" w:rsidRPr="00E618BA">
        <w:rPr>
          <w:color w:val="0070C0"/>
          <w:lang w:val="en-US"/>
        </w:rPr>
        <w:t xml:space="preserve"> Latta et al., 2011; Scarton, 2017)</w:t>
      </w:r>
      <w:r w:rsidR="005F2C96" w:rsidRPr="005F2C96">
        <w:rPr>
          <w:color w:val="0070C0"/>
          <w:lang w:val="fr-FR"/>
        </w:rPr>
        <w:fldChar w:fldCharType="end"/>
      </w:r>
      <w:r w:rsidRPr="00E618BA">
        <w:rPr>
          <w:color w:val="0070C0"/>
          <w:lang w:val="en-US"/>
        </w:rPr>
        <w:t>.</w:t>
      </w:r>
    </w:p>
    <w:p w14:paraId="507C8584" w14:textId="77777777" w:rsidR="009D6447" w:rsidRDefault="00000000" w:rsidP="00CF43E7">
      <w:r>
        <w:t>We used the quantitative “advanced search” tool of the ISI Web of Science Core collection database with these following queries:</w:t>
      </w:r>
    </w:p>
    <w:p w14:paraId="541AEDFF" w14:textId="77777777" w:rsidR="009D6447" w:rsidRDefault="00000000" w:rsidP="00CF43E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species richness AND temporal trend)</w:t>
      </w:r>
      <w:r>
        <w:rPr>
          <w:rFonts w:ascii="Cambria" w:eastAsia="Cambria" w:hAnsi="Cambria" w:cs="Cambria"/>
          <w:color w:val="000000"/>
        </w:rPr>
        <w:t xml:space="preserve"> </w:t>
      </w:r>
      <w:r>
        <w:rPr>
          <w:color w:val="000000"/>
        </w:rPr>
        <w:t>which resulted in 88 references.</w:t>
      </w:r>
    </w:p>
    <w:p w14:paraId="28292FB2" w14:textId="77777777" w:rsidR="009D6447" w:rsidRDefault="00000000" w:rsidP="00CF43E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w:t>
      </w:r>
      <w:proofErr w:type="gramStart"/>
      <w:r>
        <w:rPr>
          <w:rFonts w:ascii="Courier New" w:eastAsia="Courier New" w:hAnsi="Courier New" w:cs="Courier New"/>
          <w:color w:val="000000"/>
        </w:rPr>
        <w:t>=(</w:t>
      </w:r>
      <w:proofErr w:type="gramEnd"/>
      <w:r>
        <w:rPr>
          <w:rFonts w:ascii="Courier New" w:eastAsia="Courier New" w:hAnsi="Courier New" w:cs="Courier New"/>
          <w:color w:val="000000"/>
        </w:rPr>
        <w:t>birds AND diversity AND temporal trend)</w:t>
      </w:r>
      <w:r>
        <w:rPr>
          <w:rFonts w:ascii="Cambria" w:eastAsia="Cambria" w:hAnsi="Cambria" w:cs="Cambria"/>
          <w:color w:val="000000"/>
        </w:rPr>
        <w:t xml:space="preserve"> </w:t>
      </w:r>
      <w:r>
        <w:rPr>
          <w:color w:val="000000"/>
        </w:rPr>
        <w:t>which resulted in 156 references.</w:t>
      </w:r>
    </w:p>
    <w:p w14:paraId="4F179442" w14:textId="77777777" w:rsidR="009D6447" w:rsidRDefault="00000000" w:rsidP="00CF43E7">
      <w:r>
        <w:t>The search was run on August 11</w:t>
      </w:r>
      <w:proofErr w:type="gramStart"/>
      <w:r>
        <w:t>th,  2021</w:t>
      </w:r>
      <w:proofErr w:type="gramEnd"/>
      <w:r>
        <w:t xml:space="preserve">.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569F8496" w14:textId="67DDCF92" w:rsidR="009D6447" w:rsidRDefault="00000000" w:rsidP="00CF43E7">
      <w:pPr>
        <w:rPr>
          <w:color w:val="0070C0"/>
        </w:rPr>
      </w:pPr>
      <w:r>
        <w:lastRenderedPageBreak/>
        <w:t>When the average temporal trend over spatial replicates was explicitly reported (either in a graph or text), we extracted the type of metric</w:t>
      </w:r>
      <w:r w:rsidR="00385EB4">
        <w:t xml:space="preserve"> (Table 1)</w:t>
      </w:r>
      <w:r>
        <w:t xml:space="preserve">, the spatial grain of the </w:t>
      </w:r>
      <w:r>
        <w:rPr>
          <w:color w:val="0070C0"/>
        </w:rPr>
        <w:t xml:space="preserve">analysis </w:t>
      </w:r>
      <w:r>
        <w:t>(</w:t>
      </w:r>
      <w:r>
        <w:rPr>
          <w:i/>
        </w:rPr>
        <w:t>i.e.</w:t>
      </w:r>
      <w:r>
        <w:t xml:space="preserve"> the area at which the metric trend was assessed </w:t>
      </w:r>
      <w:r>
        <w:rPr>
          <w:color w:val="0070C0"/>
        </w:rPr>
        <w:t>in km²; Fig 1A</w:t>
      </w:r>
      <w:r>
        <w:t>), its temporal grain (</w:t>
      </w:r>
      <w:r>
        <w:rPr>
          <w:i/>
        </w:rPr>
        <w:t>i.e.</w:t>
      </w:r>
      <w:r>
        <w:t xml:space="preserve"> </w:t>
      </w:r>
      <w:r>
        <w:rPr>
          <w:color w:val="0070C0"/>
        </w:rPr>
        <w:t>in decimal hours; Fig. 1C</w:t>
      </w:r>
      <w:r>
        <w:t xml:space="preserve">), spatial extent </w:t>
      </w:r>
      <w:r>
        <w:rPr>
          <w:color w:val="0070C0"/>
        </w:rPr>
        <w:t>of the study</w:t>
      </w:r>
      <w:r>
        <w:t xml:space="preserve"> (</w:t>
      </w:r>
      <w:r>
        <w:rPr>
          <w:i/>
        </w:rPr>
        <w:t>i.e.</w:t>
      </w:r>
      <w:r>
        <w:t xml:space="preserve"> the entire area on which the study applies), temporal extent </w:t>
      </w:r>
      <w:r>
        <w:rPr>
          <w:color w:val="0070C0"/>
        </w:rPr>
        <w:t>of the study</w:t>
      </w:r>
      <w:r>
        <w:t>, temporal lag</w:t>
      </w:r>
      <w:r>
        <w:rPr>
          <w:color w:val="0070C0"/>
        </w:rPr>
        <w:t xml:space="preserve"> of the study </w:t>
      </w:r>
      <w:r>
        <w:t>(</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w:t>
      </w:r>
      <w:r>
        <w:rPr>
          <w:color w:val="0070C0"/>
        </w:rPr>
        <w:t>2</w:t>
      </w:r>
      <w:r>
        <w:t>). We discretized spatial grains into four levels:</w:t>
      </w:r>
      <w:r w:rsidR="004C0A12">
        <w:t xml:space="preserve"> </w:t>
      </w:r>
      <w:r w:rsidR="004C0A12">
        <w:rPr>
          <w:i/>
          <w:iCs/>
        </w:rPr>
        <w:t xml:space="preserve">local ≤ 50 </w:t>
      </w:r>
      <w:r w:rsidR="004C0A12" w:rsidRPr="004C0A12">
        <w:rPr>
          <w:lang w:val="en-US"/>
        </w:rPr>
        <w:t>x</w:t>
      </w:r>
      <w:r w:rsidR="004C0A12">
        <w:rPr>
          <w:i/>
          <w:iCs/>
        </w:rPr>
        <w:t xml:space="preserve"> 50 km</w:t>
      </w:r>
      <w:r w:rsidR="004C0A12">
        <w:t xml:space="preserve">, </w:t>
      </w:r>
      <w:r w:rsidR="004C0A12">
        <w:rPr>
          <w:i/>
          <w:iCs/>
        </w:rPr>
        <w:t xml:space="preserve">regional ≥ 50 </w:t>
      </w:r>
      <w:r w:rsidR="004C0A12">
        <w:t xml:space="preserve">x </w:t>
      </w:r>
      <w:r w:rsidR="004C0A12">
        <w:rPr>
          <w:i/>
          <w:iCs/>
        </w:rPr>
        <w:t>50</w:t>
      </w:r>
      <w:r w:rsidR="004C0A12">
        <w:t xml:space="preserve"> </w:t>
      </w:r>
      <w:r w:rsidR="004C0A12">
        <w:rPr>
          <w:i/>
          <w:iCs/>
        </w:rPr>
        <w:t>k</w:t>
      </w:r>
      <w:r w:rsidR="004C0A12">
        <w:rPr>
          <w:i/>
          <w:iCs/>
          <w:lang w:val="en-US"/>
        </w:rPr>
        <w:t>m</w:t>
      </w:r>
      <w:r w:rsidR="004C0A12">
        <w:rPr>
          <w:lang w:val="en-US"/>
        </w:rPr>
        <w:t xml:space="preserve">, </w:t>
      </w:r>
      <w:r w:rsidR="004C0A12">
        <w:rPr>
          <w:i/>
          <w:iCs/>
          <w:lang w:val="en-US"/>
        </w:rPr>
        <w:t>national</w:t>
      </w:r>
      <w:r>
        <w:t xml:space="preserve"> when entire countries are considered, and </w:t>
      </w:r>
      <w:r>
        <w:rPr>
          <w:i/>
        </w:rPr>
        <w:t>global</w:t>
      </w:r>
      <w:r>
        <w:t xml:space="preserve"> at the worldwide scale (in this latter case grain = extent). </w:t>
      </w:r>
      <w:r>
        <w:rPr>
          <w:color w:val="0070C0"/>
        </w:rPr>
        <w:t xml:space="preserve">As definitions of temporal grain in the articles vary, we consider the temporal grain of the smallest unit of area at which the analysis is conducted (in decimal hours). For instance, articles using the North American Breeding Birds Survey summarise the data at the grain of the routes. Each route is divided into 50 census points surveyed for 3 minutes each, thus the temporal grain is:  </w:t>
      </w:r>
      <m:oMath>
        <m:r>
          <w:rPr>
            <w:rFonts w:ascii="Cambria Math" w:hAnsi="Cambria Math"/>
            <w:color w:val="0070C0"/>
          </w:rPr>
          <m:t xml:space="preserve">(3× 50)⁄ 60 = 2.5 </m:t>
        </m:r>
        <m:r>
          <w:rPr>
            <w:rFonts w:ascii="Cambria Math" w:hAnsi="Cambria Math"/>
            <w:color w:val="0070C0"/>
          </w:rPr>
          <m:t>h</m:t>
        </m:r>
      </m:oMath>
      <w:r>
        <w:rPr>
          <w:color w:val="0070C0"/>
        </w:rPr>
        <w:t>. Other example: in</w:t>
      </w:r>
      <w:r w:rsidR="0098288B">
        <w:rPr>
          <w:color w:val="0070C0"/>
        </w:rPr>
        <w:t xml:space="preserve"> </w:t>
      </w:r>
      <w:r w:rsidR="0098288B" w:rsidRPr="0098288B">
        <w:rPr>
          <w:color w:val="0070C0"/>
        </w:rPr>
        <w:fldChar w:fldCharType="begin"/>
      </w:r>
      <w:r w:rsidR="008A615E">
        <w:rPr>
          <w:color w:val="0070C0"/>
        </w:rPr>
        <w:instrText xml:space="preserve"> ADDIN ZOTERO_ITEM CSL_CITATION {"citationID":"JZCaIJB0","properties":{"formattedCitation":"(Monnet et al., 2014)","plainCitation":"(Monnet et al., 2014)","dontUpdate":true,"noteIndex":0},"citationItems":[{"id":1177,"uris":["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98288B" w:rsidRPr="0098288B">
        <w:rPr>
          <w:color w:val="0070C0"/>
        </w:rPr>
        <w:fldChar w:fldCharType="separate"/>
      </w:r>
      <w:r w:rsidR="0098288B" w:rsidRPr="0098288B">
        <w:rPr>
          <w:color w:val="0070C0"/>
        </w:rPr>
        <w:t>Monnet et al. (2014)</w:t>
      </w:r>
      <w:r w:rsidR="0098288B" w:rsidRPr="0098288B">
        <w:rPr>
          <w:color w:val="0070C0"/>
        </w:rPr>
        <w:fldChar w:fldCharType="end"/>
      </w:r>
      <w:r w:rsidRPr="0098288B">
        <w:rPr>
          <w:color w:val="0070C0"/>
        </w:rPr>
        <w:t>,</w:t>
      </w:r>
      <w:r>
        <w:rPr>
          <w:color w:val="0070C0"/>
        </w:rPr>
        <w:t xml:space="preserve"> the temporal grain is 5 min., thus </w:t>
      </w:r>
      <m:oMath>
        <m:r>
          <w:rPr>
            <w:rFonts w:ascii="Cambria Math" w:hAnsi="Cambria Math"/>
            <w:color w:val="0070C0"/>
          </w:rPr>
          <m:t xml:space="preserve">5⁄60 = 0.08 </m:t>
        </m:r>
        <m:r>
          <w:rPr>
            <w:rFonts w:ascii="Cambria Math" w:hAnsi="Cambria Math"/>
            <w:color w:val="0070C0"/>
          </w:rPr>
          <m:t>h</m:t>
        </m:r>
      </m:oMath>
      <w:r>
        <w:rPr>
          <w:color w:val="0070C0"/>
        </w:rPr>
        <w:t>.</w:t>
      </w:r>
    </w:p>
    <w:p w14:paraId="40AE5BD0" w14:textId="4DE6B608" w:rsidR="009D6447" w:rsidRDefault="00000000" w:rsidP="00CF43E7">
      <w:r>
        <w:t xml:space="preserve">After discarding all studies which reported trends for only a single spatial location, we ended up with 59 trends of 12 metrics from 24 studies in total (Table </w:t>
      </w:r>
      <w:r>
        <w:rPr>
          <w:color w:val="0070C0"/>
        </w:rPr>
        <w:t>2</w:t>
      </w:r>
      <w:r>
        <w:t xml:space="preserve">). </w:t>
      </w:r>
      <w:r w:rsidRPr="006D1C3B">
        <w:rPr>
          <w:lang w:val="en-US"/>
        </w:rPr>
        <w:t>Studies with spatial replicates were sometimes using the same datasets</w:t>
      </w:r>
      <w:r w:rsidR="006D1C3B" w:rsidRPr="006D1C3B">
        <w:rPr>
          <w:lang w:val="en-US"/>
        </w:rPr>
        <w:t xml:space="preserve"> </w:t>
      </w:r>
      <w:r w:rsidR="006D1C3B">
        <w:fldChar w:fldCharType="begin"/>
      </w:r>
      <w:r w:rsidR="008A615E">
        <w:rPr>
          <w:lang w:val="en-US"/>
        </w:rPr>
        <w:instrText xml:space="preserve"> ADDIN ZOTERO_ITEM CSL_CITATION {"citationID":"aKlF7BRG","properties":{"formattedCitation":"(Barnagaud et al., 2017; Blowes et al., 2019; Chase et al., 2019; Jarzyna &amp; Jetz, 2017, 2018; La Sorte, 2006; La Sorte &amp; Boecklen, 2005; McGill et al., 2015; Schipper et al., 2016)","plainCitation":"(Barnagaud et al., 2017; Blowes et al., 2019; Chase et al., 2019; Jarzyna &amp; Jetz, 2017, 2018; La Sorte, 2006; La Sorte &amp; Boecklen, 2005; McGill et al., 2015; Schipper et al., 2016)","dontUpdate":true,"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384,"uris":["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8A615E" w:rsidRPr="008A615E">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6D1C3B">
        <w:fldChar w:fldCharType="separate"/>
      </w:r>
      <w:r w:rsidR="006D1C3B" w:rsidRPr="006D1C3B">
        <w:rPr>
          <w:lang w:val="fr-FR"/>
        </w:rPr>
        <w:t>(</w:t>
      </w:r>
      <w:r w:rsidR="006D1C3B">
        <w:rPr>
          <w:i/>
          <w:iCs/>
          <w:lang w:val="fr-FR"/>
        </w:rPr>
        <w:t xml:space="preserve">e.g. </w:t>
      </w:r>
      <w:r w:rsidR="006D1C3B" w:rsidRPr="006D1C3B">
        <w:rPr>
          <w:lang w:val="fr-FR"/>
        </w:rPr>
        <w:t>Barnagaud et al., 2017; Blowes et al., 2019; Chase et al., 2019; Jarzyna &amp; Jetz, 2017, 2018; La Sorte, 2006; La Sorte &amp; Boecklen, 2005; McGill et al., 2015; Schipper et al., 2016)</w:t>
      </w:r>
      <w:r w:rsidR="006D1C3B">
        <w:fldChar w:fldCharType="end"/>
      </w:r>
      <w:r w:rsidRPr="006D1C3B">
        <w:rPr>
          <w:lang w:val="fr-FR"/>
        </w:rPr>
        <w:t xml:space="preserve">. </w:t>
      </w:r>
      <w:r>
        <w:t xml:space="preserve">In order to avoid </w:t>
      </w:r>
      <w:proofErr w:type="spellStart"/>
      <w:r>
        <w:t>pseudoreplication</w:t>
      </w:r>
      <w:proofErr w:type="spellEnd"/>
      <w:r>
        <w:t xml:space="preserve">, we discarded trends assessed at the same spatial grain with the same dataset and reporting the same direction of the trend; for instance, </w:t>
      </w:r>
      <w:r w:rsidR="00C6541F">
        <w:fldChar w:fldCharType="begin"/>
      </w:r>
      <w:r w:rsidR="008A615E">
        <w:instrText xml:space="preserve"> ADDIN ZOTERO_ITEM CSL_CITATION {"citationID":"u6GWTyil","properties":{"formattedCitation":"(La Sorte, 2006)","plainCitation":"(La Sorte, 2006)","dontUpdate":true,"noteIndex":0},"citationItems":[{"id":1193,"uris":["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8A615E" w:rsidRPr="00E618BA">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C6541F">
        <w:fldChar w:fldCharType="separate"/>
      </w:r>
      <w:r w:rsidR="00C6541F" w:rsidRPr="00C6541F">
        <w:rPr>
          <w:lang w:val="fr-FR"/>
        </w:rPr>
        <w:t>La Sorte (2006)</w:t>
      </w:r>
      <w:r w:rsidR="00C6541F">
        <w:fldChar w:fldCharType="end"/>
      </w:r>
      <w:r w:rsidR="00C6541F" w:rsidRPr="00C6541F">
        <w:rPr>
          <w:lang w:val="fr-FR"/>
        </w:rPr>
        <w:t xml:space="preserve"> </w:t>
      </w:r>
      <w:r w:rsidRPr="00C6541F">
        <w:rPr>
          <w:lang w:val="fr-FR"/>
        </w:rPr>
        <w:t xml:space="preserve">and </w:t>
      </w:r>
      <w:r w:rsidR="00C6541F">
        <w:fldChar w:fldCharType="begin"/>
      </w:r>
      <w:r w:rsidR="008A615E">
        <w:rPr>
          <w:lang w:val="fr-FR"/>
        </w:rPr>
        <w:instrText xml:space="preserve"> ADDIN ZOTERO_ITEM CSL_CITATION {"citationID":"ahZ9r5Mn","properties":{"formattedCitation":"(La Sorte et al., 2009)","plainCitation":"(La Sorte et al., 2009)","dontUpdate":true,"noteIndex":0},"citationItems":[{"id":1187,"uris":["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C6541F">
        <w:fldChar w:fldCharType="separate"/>
      </w:r>
      <w:r w:rsidR="00C6541F" w:rsidRPr="00E618BA">
        <w:rPr>
          <w:lang w:val="fr-FR"/>
        </w:rPr>
        <w:t>La Sorte et al. (2009)</w:t>
      </w:r>
      <w:r w:rsidR="00C6541F">
        <w:fldChar w:fldCharType="end"/>
      </w:r>
      <w:r w:rsidR="00C6541F" w:rsidRPr="00E618BA">
        <w:rPr>
          <w:lang w:val="fr-FR"/>
        </w:rPr>
        <w:t xml:space="preserve"> </w:t>
      </w:r>
      <w:proofErr w:type="spellStart"/>
      <w:r w:rsidRPr="00E618BA">
        <w:rPr>
          <w:lang w:val="fr-FR"/>
        </w:rPr>
        <w:t>reported</w:t>
      </w:r>
      <w:proofErr w:type="spellEnd"/>
      <w:r w:rsidRPr="00E618BA">
        <w:rPr>
          <w:lang w:val="fr-FR"/>
        </w:rPr>
        <w:t xml:space="preserve"> an </w:t>
      </w:r>
      <w:proofErr w:type="spellStart"/>
      <w:r w:rsidRPr="00E618BA">
        <w:rPr>
          <w:lang w:val="fr-FR"/>
        </w:rPr>
        <w:t>increase</w:t>
      </w:r>
      <w:proofErr w:type="spellEnd"/>
      <w:r w:rsidRPr="00E618BA">
        <w:rPr>
          <w:lang w:val="fr-FR"/>
        </w:rPr>
        <w:t xml:space="preserve"> of </w:t>
      </w:r>
      <w:proofErr w:type="spellStart"/>
      <w:r w:rsidRPr="00E618BA">
        <w:rPr>
          <w:lang w:val="fr-FR"/>
        </w:rPr>
        <w:t>species</w:t>
      </w:r>
      <w:proofErr w:type="spellEnd"/>
      <w:r w:rsidRPr="00E618BA">
        <w:rPr>
          <w:lang w:val="fr-FR"/>
        </w:rPr>
        <w:t xml:space="preserve"> </w:t>
      </w:r>
      <w:proofErr w:type="spellStart"/>
      <w:r w:rsidRPr="00E618BA">
        <w:rPr>
          <w:lang w:val="fr-FR"/>
        </w:rPr>
        <w:t>richness</w:t>
      </w:r>
      <w:proofErr w:type="spellEnd"/>
      <w:r w:rsidRPr="00E618BA">
        <w:rPr>
          <w:lang w:val="fr-FR"/>
        </w:rPr>
        <w:t xml:space="preserve"> at local </w:t>
      </w:r>
      <w:proofErr w:type="spellStart"/>
      <w:r w:rsidRPr="00E618BA">
        <w:rPr>
          <w:lang w:val="fr-FR"/>
        </w:rPr>
        <w:t>scales</w:t>
      </w:r>
      <w:proofErr w:type="spellEnd"/>
      <w:r w:rsidRPr="00E618BA">
        <w:rPr>
          <w:lang w:val="fr-FR"/>
        </w:rPr>
        <w:t xml:space="preserve"> </w:t>
      </w:r>
      <w:proofErr w:type="spellStart"/>
      <w:r w:rsidRPr="00E618BA">
        <w:rPr>
          <w:lang w:val="fr-FR"/>
        </w:rPr>
        <w:t>using</w:t>
      </w:r>
      <w:proofErr w:type="spellEnd"/>
      <w:r w:rsidRPr="00E618BA">
        <w:rPr>
          <w:lang w:val="fr-FR"/>
        </w:rPr>
        <w:t xml:space="preserve"> the North American </w:t>
      </w:r>
      <w:proofErr w:type="spellStart"/>
      <w:r w:rsidRPr="00E618BA">
        <w:rPr>
          <w:lang w:val="fr-FR"/>
        </w:rPr>
        <w:t>Breeding</w:t>
      </w:r>
      <w:proofErr w:type="spellEnd"/>
      <w:r w:rsidRPr="00E618BA">
        <w:rPr>
          <w:lang w:val="fr-FR"/>
        </w:rPr>
        <w:t xml:space="preserve"> Bird Survey (BBS) and </w:t>
      </w:r>
      <w:proofErr w:type="spellStart"/>
      <w:r w:rsidRPr="00E618BA">
        <w:rPr>
          <w:lang w:val="fr-FR"/>
        </w:rPr>
        <w:t>thus</w:t>
      </w:r>
      <w:proofErr w:type="spellEnd"/>
      <w:r w:rsidRPr="00E618BA">
        <w:rPr>
          <w:lang w:val="fr-FR"/>
        </w:rPr>
        <w:t xml:space="preserve"> </w:t>
      </w:r>
      <w:proofErr w:type="spellStart"/>
      <w:r w:rsidRPr="00E618BA">
        <w:rPr>
          <w:lang w:val="fr-FR"/>
        </w:rPr>
        <w:t>we</w:t>
      </w:r>
      <w:proofErr w:type="spellEnd"/>
      <w:r w:rsidRPr="00E618BA">
        <w:rPr>
          <w:lang w:val="fr-FR"/>
        </w:rPr>
        <w:t xml:space="preserve"> </w:t>
      </w:r>
      <w:proofErr w:type="spellStart"/>
      <w:r w:rsidRPr="00E618BA">
        <w:rPr>
          <w:lang w:val="fr-FR"/>
        </w:rPr>
        <w:t>decided</w:t>
      </w:r>
      <w:proofErr w:type="spellEnd"/>
      <w:r w:rsidRPr="00E618BA">
        <w:rPr>
          <w:lang w:val="fr-FR"/>
        </w:rPr>
        <w:t xml:space="preserve"> to </w:t>
      </w:r>
      <w:proofErr w:type="spellStart"/>
      <w:r w:rsidRPr="00E618BA">
        <w:rPr>
          <w:lang w:val="fr-FR"/>
        </w:rPr>
        <w:t>keep</w:t>
      </w:r>
      <w:proofErr w:type="spellEnd"/>
      <w:r w:rsidRPr="00E618BA">
        <w:rPr>
          <w:lang w:val="fr-FR"/>
        </w:rPr>
        <w:t xml:space="preserve"> </w:t>
      </w:r>
      <w:proofErr w:type="spellStart"/>
      <w:r w:rsidRPr="00E618BA">
        <w:rPr>
          <w:lang w:val="fr-FR"/>
        </w:rPr>
        <w:t>only</w:t>
      </w:r>
      <w:proofErr w:type="spellEnd"/>
      <w:r w:rsidRPr="00E618BA">
        <w:rPr>
          <w:lang w:val="fr-FR"/>
        </w:rPr>
        <w:t xml:space="preserve"> the latter. </w:t>
      </w:r>
      <w:r>
        <w:t>Both discussion about the trends and Fig. 3 account for pseudo-replication and are based on 46 trends of 12 metrics from 22 references.</w:t>
      </w:r>
    </w:p>
    <w:p w14:paraId="7C0514EC" w14:textId="77777777" w:rsidR="009D6447" w:rsidRDefault="00000000" w:rsidP="00CF43E7">
      <w:r>
        <w:lastRenderedPageBreak/>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proofErr w:type="gramStart"/>
      <w:r>
        <w:rPr>
          <w:i/>
        </w:rPr>
        <w:t>i.e.</w:t>
      </w:r>
      <w:proofErr w:type="gramEnd"/>
      <w:r>
        <w:rPr>
          <w:i/>
        </w:rPr>
        <w:t xml:space="preserve"> </w:t>
      </w:r>
      <w:r>
        <w:t xml:space="preserve">ending point of the trend outside of the confidence interval of the starting point). We note </w:t>
      </w:r>
      <w:r>
        <w:rPr>
          <w:color w:val="0070C0"/>
        </w:rPr>
        <w:t xml:space="preserve">that we reported the overall trend of each study, </w:t>
      </w:r>
      <w:proofErr w:type="gramStart"/>
      <w:r>
        <w:rPr>
          <w:i/>
          <w:color w:val="0070C0"/>
        </w:rPr>
        <w:t>i.e.</w:t>
      </w:r>
      <w:proofErr w:type="gramEnd"/>
      <w:r>
        <w:rPr>
          <w:color w:val="0070C0"/>
        </w:rPr>
        <w:t xml:space="preserve"> with a temporal lag equal to the temporal extent (Fig. 1C), even though an overall trend is composed of increases and decreases throughout the temporal extent.</w:t>
      </w:r>
      <w:r>
        <w:t xml:space="preserve"> We then summarised the trends by counting the increases, stable trends, and decreases within categories of spatial and temporal grains, and metric type.</w:t>
      </w:r>
    </w:p>
    <w:p w14:paraId="6A00A42F" w14:textId="77777777" w:rsidR="009D6447" w:rsidRDefault="00000000" w:rsidP="00CF43E7">
      <w:pPr>
        <w:pStyle w:val="Heading1"/>
        <w:spacing w:line="480" w:lineRule="auto"/>
      </w:pPr>
      <w:r>
        <w:t>Results</w:t>
      </w:r>
    </w:p>
    <w:p w14:paraId="35A7820E" w14:textId="08746C06" w:rsidR="009D6447" w:rsidRDefault="00000000" w:rsidP="00CF43E7">
      <w:r>
        <w:t>The oldest and longest study</w:t>
      </w:r>
      <w:r w:rsidR="00F3383B">
        <w:t xml:space="preserve"> </w:t>
      </w:r>
      <w:r w:rsidR="00F3383B">
        <w:fldChar w:fldCharType="begin"/>
      </w:r>
      <w:r w:rsidR="00F3383B">
        <w:instrText xml:space="preserve"> ADDIN ZOTERO_ITEM CSL_CITATION {"citationID":"2TsiyTES","properties":{"formattedCitation":"(Tingley &amp; Beissinger, 2013)","plainCitation":"(Tingley &amp; Beissinger, 2013)","noteIndex":0},"citationItems":[{"id":1185,"uris":["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F3383B">
        <w:fldChar w:fldCharType="separate"/>
      </w:r>
      <w:r w:rsidR="00F3383B" w:rsidRPr="00F3383B">
        <w:t>(Tingley &amp; Beissinger, 2013)</w:t>
      </w:r>
      <w:r w:rsidR="00F3383B">
        <w:fldChar w:fldCharType="end"/>
      </w:r>
      <w:r>
        <w:t xml:space="preserve"> started in 1911, but most of the studies used datasets starting in the 1970s-1980s and ending in the 2000s-2010s (Fig. 2A). The median temporal extent among the 59 assessed trends is 28 years, with a minimum temporal extent of 6 years and a maximum of 99 years (Fig. 2A). Among all the studies, only three different temporal grains </w:t>
      </w:r>
      <w:r>
        <w:rPr>
          <w:color w:val="0070C0"/>
        </w:rPr>
        <w:t>of the analysis (Fig. 1D)</w:t>
      </w:r>
      <w:r>
        <w:t xml:space="preserve"> were clearly specified (2.5, 3.4, 0.08 </w:t>
      </w:r>
      <w:r w:rsidR="005A07C9" w:rsidRPr="005A07C9">
        <w:rPr>
          <w:color w:val="0070C0"/>
        </w:rPr>
        <w:t>decimal</w:t>
      </w:r>
      <w:r w:rsidR="005A07C9">
        <w:t xml:space="preserve"> </w:t>
      </w:r>
      <w:r>
        <w:t>hours).</w:t>
      </w:r>
      <w:r>
        <w:rPr>
          <w:b/>
        </w:rPr>
        <w:t xml:space="preserve"> </w:t>
      </w:r>
      <w:r>
        <w:t xml:space="preserve">The median spatial extent of the </w:t>
      </w:r>
      <w:r>
        <w:rPr>
          <w:color w:val="0070C0"/>
        </w:rPr>
        <w:t>24</w:t>
      </w:r>
      <w:r>
        <w:t xml:space="preserve"> articles is </w:t>
      </w:r>
      <w:r>
        <w:rPr>
          <w:i/>
        </w:rPr>
        <w:t xml:space="preserve">ca. </w:t>
      </w:r>
      <w:r>
        <w:t xml:space="preserve">300,000 </w:t>
      </w:r>
      <w:r>
        <w:rPr>
          <w:i/>
        </w:rPr>
        <w:t>km²</w:t>
      </w:r>
      <w:r>
        <w:t xml:space="preserve">, with the smallest area of 267 </w:t>
      </w:r>
      <w:r>
        <w:rPr>
          <w:i/>
        </w:rPr>
        <w:t>km²</w:t>
      </w:r>
      <w:r>
        <w:t xml:space="preserve"> and the greatest representing the global land surface (Fig. 2</w:t>
      </w:r>
      <w:proofErr w:type="gramStart"/>
      <w:r>
        <w:t>B,C</w:t>
      </w:r>
      <w:proofErr w:type="gramEnd"/>
      <w:r>
        <w:t xml:space="preserve">). Altogether, the 59 trends consist of 18 combinations of spatial grains and metrics. Studies reporting trends with spatial replicates were almost only found for Europe and North America. Only </w:t>
      </w:r>
      <w:r w:rsidR="00BD7E1F">
        <w:fldChar w:fldCharType="begin"/>
      </w:r>
      <w:r w:rsidR="008A615E">
        <w:instrText xml:space="preserve"> ADDIN ZOTERO_ITEM CSL_CITATION {"citationID":"0v20bL0i","properties":{"formattedCitation":"(Blowes et al., 2019; Dornelas et al., 2014; Jarzyna &amp; Jetz, 2018)","plainCitation":"(Blowes et al., 2019; Dornelas et al., 2014; Jarzyna &amp; Jetz, 2018)","dontUpdate":true,"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BD7E1F">
        <w:fldChar w:fldCharType="separate"/>
      </w:r>
      <w:r w:rsidR="00BD7E1F" w:rsidRPr="00BD7E1F">
        <w:rPr>
          <w:lang w:val="fr-FR"/>
        </w:rPr>
        <w:t xml:space="preserve">Blowes et al. </w:t>
      </w:r>
      <w:r w:rsidR="00BD7E1F">
        <w:rPr>
          <w:lang w:val="fr-FR"/>
        </w:rPr>
        <w:t>(</w:t>
      </w:r>
      <w:r w:rsidR="00BD7E1F" w:rsidRPr="00BD7E1F">
        <w:rPr>
          <w:lang w:val="fr-FR"/>
        </w:rPr>
        <w:t>2019</w:t>
      </w:r>
      <w:r w:rsidR="00BD7E1F">
        <w:rPr>
          <w:lang w:val="fr-FR"/>
        </w:rPr>
        <w:t>),</w:t>
      </w:r>
      <w:r w:rsidR="00BD7E1F" w:rsidRPr="00BD7E1F">
        <w:rPr>
          <w:lang w:val="fr-FR"/>
        </w:rPr>
        <w:t xml:space="preserve"> Dornelas et al. </w:t>
      </w:r>
      <w:r w:rsidR="00BD7E1F">
        <w:rPr>
          <w:lang w:val="fr-FR"/>
        </w:rPr>
        <w:t>(</w:t>
      </w:r>
      <w:r w:rsidR="00BD7E1F" w:rsidRPr="00BD7E1F">
        <w:rPr>
          <w:lang w:val="fr-FR"/>
        </w:rPr>
        <w:t>2014</w:t>
      </w:r>
      <w:r w:rsidR="00BD7E1F">
        <w:rPr>
          <w:lang w:val="fr-FR"/>
        </w:rPr>
        <w:t>),</w:t>
      </w:r>
      <w:r w:rsidR="00BD7E1F" w:rsidRPr="00BD7E1F">
        <w:rPr>
          <w:lang w:val="fr-FR"/>
        </w:rPr>
        <w:t xml:space="preserve"> Jarzyna &amp; Jetz </w:t>
      </w:r>
      <w:r w:rsidR="00BD7E1F">
        <w:rPr>
          <w:lang w:val="fr-FR"/>
        </w:rPr>
        <w:t>(</w:t>
      </w:r>
      <w:r w:rsidR="00BD7E1F" w:rsidRPr="00BD7E1F">
        <w:rPr>
          <w:lang w:val="fr-FR"/>
        </w:rPr>
        <w:t>2018)</w:t>
      </w:r>
      <w:r w:rsidR="00BD7E1F">
        <w:fldChar w:fldCharType="end"/>
      </w:r>
      <w:r w:rsidR="00BD7E1F" w:rsidRPr="00BD7E1F">
        <w:rPr>
          <w:lang w:val="fr-FR"/>
        </w:rPr>
        <w:t xml:space="preserve"> </w:t>
      </w:r>
      <w:r>
        <w:t xml:space="preserve">conducted worldwide analysis. </w:t>
      </w:r>
    </w:p>
    <w:tbl>
      <w:tblPr>
        <w:tblStyle w:val="a3"/>
        <w:tblW w:w="9016" w:type="dxa"/>
        <w:tblInd w:w="-100" w:type="dxa"/>
        <w:tblLayout w:type="fixed"/>
        <w:tblLook w:val="0400" w:firstRow="0" w:lastRow="0" w:firstColumn="0" w:lastColumn="0" w:noHBand="0" w:noVBand="1"/>
      </w:tblPr>
      <w:tblGrid>
        <w:gridCol w:w="4746"/>
        <w:gridCol w:w="4270"/>
      </w:tblGrid>
      <w:tr w:rsidR="009D6447" w14:paraId="7A9DAEB2" w14:textId="77777777">
        <w:trPr>
          <w:cantSplit/>
        </w:trPr>
        <w:tc>
          <w:tcPr>
            <w:tcW w:w="9016" w:type="dxa"/>
            <w:gridSpan w:val="2"/>
          </w:tcPr>
          <w:p w14:paraId="76352AE6" w14:textId="77777777" w:rsidR="009D6447" w:rsidRDefault="00000000" w:rsidP="00CF43E7">
            <w:pPr>
              <w:widowControl w:val="0"/>
              <w:spacing w:line="480" w:lineRule="auto"/>
              <w:jc w:val="left"/>
              <w:rPr>
                <w:rFonts w:ascii="Arial" w:eastAsia="Arial" w:hAnsi="Arial" w:cs="Arial"/>
                <w:b/>
              </w:rPr>
            </w:pPr>
            <w:r>
              <w:rPr>
                <w:rFonts w:ascii="Arial" w:eastAsia="Arial" w:hAnsi="Arial" w:cs="Arial"/>
                <w:b/>
              </w:rPr>
              <w:lastRenderedPageBreak/>
              <w:t>(A)</w:t>
            </w:r>
          </w:p>
          <w:p w14:paraId="6C25A0FB" w14:textId="4713CA2D" w:rsidR="009D6447" w:rsidRPr="00A81D49" w:rsidRDefault="00A81D49" w:rsidP="00A81D49">
            <w:pPr>
              <w:widowControl w:val="0"/>
              <w:spacing w:line="480" w:lineRule="auto"/>
              <w:jc w:val="center"/>
              <w:rPr>
                <w:rFonts w:ascii="Arial" w:eastAsia="Arial" w:hAnsi="Arial" w:cs="Arial"/>
                <w:b/>
              </w:rPr>
            </w:pPr>
            <w:r>
              <w:rPr>
                <w:rFonts w:ascii="Arial" w:eastAsia="Arial" w:hAnsi="Arial" w:cs="Arial"/>
                <w:b/>
                <w:noProof/>
              </w:rPr>
              <w:drawing>
                <wp:inline distT="0" distB="0" distL="0" distR="0" wp14:anchorId="11C83F2B" wp14:editId="55C1A9F2">
                  <wp:extent cx="4207882" cy="316523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3501" cy="3169457"/>
                          </a:xfrm>
                          <a:prstGeom prst="rect">
                            <a:avLst/>
                          </a:prstGeom>
                          <a:noFill/>
                          <a:ln>
                            <a:noFill/>
                          </a:ln>
                        </pic:spPr>
                      </pic:pic>
                    </a:graphicData>
                  </a:graphic>
                </wp:inline>
              </w:drawing>
            </w:r>
          </w:p>
        </w:tc>
      </w:tr>
      <w:tr w:rsidR="009D6447" w14:paraId="3064EB91" w14:textId="77777777">
        <w:trPr>
          <w:cantSplit/>
        </w:trPr>
        <w:tc>
          <w:tcPr>
            <w:tcW w:w="4746" w:type="dxa"/>
          </w:tcPr>
          <w:p w14:paraId="0E43EA10" w14:textId="77777777" w:rsidR="009D6447" w:rsidRDefault="00000000" w:rsidP="00CF43E7">
            <w:pPr>
              <w:widowControl w:val="0"/>
              <w:spacing w:line="480" w:lineRule="auto"/>
              <w:jc w:val="left"/>
              <w:rPr>
                <w:rFonts w:ascii="Arial" w:eastAsia="Arial" w:hAnsi="Arial" w:cs="Arial"/>
                <w:b/>
              </w:rPr>
            </w:pPr>
            <w:r>
              <w:rPr>
                <w:rFonts w:ascii="Arial" w:eastAsia="Arial" w:hAnsi="Arial" w:cs="Arial"/>
                <w:b/>
              </w:rPr>
              <w:t>(B)</w:t>
            </w:r>
          </w:p>
          <w:p w14:paraId="5E7723FA" w14:textId="77777777" w:rsidR="009D6447" w:rsidRDefault="00000000" w:rsidP="00CF43E7">
            <w:pPr>
              <w:spacing w:line="480" w:lineRule="auto"/>
            </w:pPr>
            <w:r>
              <w:rPr>
                <w:noProof/>
              </w:rPr>
              <w:drawing>
                <wp:inline distT="114300" distB="114300" distL="114300" distR="114300" wp14:anchorId="02032D16" wp14:editId="4EE558E1">
                  <wp:extent cx="2876550" cy="2959100"/>
                  <wp:effectExtent l="0" t="0" r="0" b="0"/>
                  <wp:docPr id="18"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1"/>
                          <a:srcRect/>
                          <a:stretch>
                            <a:fillRect/>
                          </a:stretch>
                        </pic:blipFill>
                        <pic:spPr>
                          <a:xfrm>
                            <a:off x="0" y="0"/>
                            <a:ext cx="2876550" cy="2959100"/>
                          </a:xfrm>
                          <a:prstGeom prst="rect">
                            <a:avLst/>
                          </a:prstGeom>
                          <a:ln/>
                        </pic:spPr>
                      </pic:pic>
                    </a:graphicData>
                  </a:graphic>
                </wp:inline>
              </w:drawing>
            </w:r>
          </w:p>
        </w:tc>
        <w:tc>
          <w:tcPr>
            <w:tcW w:w="4270" w:type="dxa"/>
          </w:tcPr>
          <w:p w14:paraId="1BAC288E" w14:textId="7AC18E63" w:rsidR="009D6447" w:rsidRDefault="00000000" w:rsidP="00CF43E7">
            <w:pPr>
              <w:widowControl w:val="0"/>
              <w:spacing w:line="480" w:lineRule="auto"/>
              <w:jc w:val="left"/>
              <w:rPr>
                <w:rFonts w:ascii="Arial" w:eastAsia="Arial" w:hAnsi="Arial" w:cs="Arial"/>
                <w:b/>
              </w:rPr>
            </w:pPr>
            <w:r>
              <w:rPr>
                <w:rFonts w:ascii="Arial" w:eastAsia="Arial" w:hAnsi="Arial" w:cs="Arial"/>
                <w:b/>
              </w:rPr>
              <w:t>(C)</w:t>
            </w:r>
          </w:p>
          <w:p w14:paraId="6E8063C6" w14:textId="77777777" w:rsidR="00A81D49" w:rsidRDefault="00A81D49" w:rsidP="00CF43E7">
            <w:pPr>
              <w:widowControl w:val="0"/>
              <w:spacing w:line="480" w:lineRule="auto"/>
              <w:jc w:val="left"/>
              <w:rPr>
                <w:rFonts w:ascii="Arial" w:eastAsia="Arial" w:hAnsi="Arial" w:cs="Arial"/>
                <w:b/>
              </w:rPr>
            </w:pPr>
          </w:p>
          <w:p w14:paraId="369C974B" w14:textId="77777777" w:rsidR="009D6447" w:rsidRDefault="00000000" w:rsidP="00CF43E7">
            <w:pPr>
              <w:spacing w:line="480" w:lineRule="auto"/>
            </w:pPr>
            <w:r>
              <w:rPr>
                <w:noProof/>
              </w:rPr>
              <w:drawing>
                <wp:inline distT="0" distB="0" distL="0" distR="0" wp14:anchorId="4F8F948E" wp14:editId="5242F875">
                  <wp:extent cx="2455937" cy="1910753"/>
                  <wp:effectExtent l="0" t="0" r="0" b="0"/>
                  <wp:docPr id="17"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2"/>
                          <a:srcRect/>
                          <a:stretch>
                            <a:fillRect/>
                          </a:stretch>
                        </pic:blipFill>
                        <pic:spPr>
                          <a:xfrm>
                            <a:off x="0" y="0"/>
                            <a:ext cx="2455937" cy="1910753"/>
                          </a:xfrm>
                          <a:prstGeom prst="rect">
                            <a:avLst/>
                          </a:prstGeom>
                          <a:ln/>
                        </pic:spPr>
                      </pic:pic>
                    </a:graphicData>
                  </a:graphic>
                </wp:inline>
              </w:drawing>
            </w:r>
          </w:p>
        </w:tc>
      </w:tr>
    </w:tbl>
    <w:p w14:paraId="2AADF2EB" w14:textId="77777777" w:rsidR="009D6447" w:rsidRDefault="009D6447" w:rsidP="00CF43E7"/>
    <w:p w14:paraId="6E4CE1A8" w14:textId="77777777" w:rsidR="009D6447" w:rsidRPr="00940F88" w:rsidRDefault="00000000" w:rsidP="00940F88">
      <w:pPr>
        <w:pStyle w:val="Heading2"/>
      </w:pPr>
      <w:bookmarkStart w:id="3" w:name="_heading=h.3znysh7" w:colFirst="0" w:colLast="0"/>
      <w:bookmarkEnd w:id="3"/>
      <w:r w:rsidRPr="00940F88">
        <w:lastRenderedPageBreak/>
        <w:t>Overall trends</w:t>
      </w:r>
    </w:p>
    <w:p w14:paraId="1679E464" w14:textId="73E3DCBA" w:rsidR="009D6447" w:rsidRDefault="00000000" w:rsidP="00CF43E7">
      <w:pPr>
        <w:rPr>
          <w:color w:val="0070C0"/>
        </w:rPr>
      </w:pPr>
      <w:r>
        <w:t xml:space="preserve">Overall, we found 36 </w:t>
      </w:r>
      <w:r>
        <w:rPr>
          <w:i/>
        </w:rPr>
        <w:t xml:space="preserve">Increases, </w:t>
      </w:r>
      <w:r>
        <w:t xml:space="preserve">13 </w:t>
      </w:r>
      <w:r>
        <w:rPr>
          <w:i/>
        </w:rPr>
        <w:t xml:space="preserve">Stable </w:t>
      </w:r>
      <w:r>
        <w:t>and</w:t>
      </w:r>
      <w:r>
        <w:rPr>
          <w:i/>
        </w:rPr>
        <w:t xml:space="preserve"> </w:t>
      </w:r>
      <w:r>
        <w:t xml:space="preserve">10 </w:t>
      </w:r>
      <w:r>
        <w:rPr>
          <w:i/>
        </w:rPr>
        <w:t>Decreases</w:t>
      </w:r>
      <w:r>
        <w:t xml:space="preserve"> trends (each trend is based on spatially replicated data) across the literature (see Appendix A: Fig. </w:t>
      </w:r>
      <w:r>
        <w:rPr>
          <w:color w:val="0070C0"/>
        </w:rPr>
        <w:t>2</w:t>
      </w:r>
      <w:r>
        <w:t>A). After accounting for pseudo-replicates, there were 2</w:t>
      </w:r>
      <w:r w:rsidR="00713D2F">
        <w:t>6</w:t>
      </w:r>
      <w:r>
        <w:t xml:space="preserve"> </w:t>
      </w:r>
      <w:r>
        <w:rPr>
          <w:i/>
        </w:rPr>
        <w:t>Increases</w:t>
      </w:r>
      <w:r>
        <w:t xml:space="preserve">, 10 </w:t>
      </w:r>
      <w:r>
        <w:rPr>
          <w:i/>
        </w:rPr>
        <w:t xml:space="preserve">Stable </w:t>
      </w:r>
      <w:r>
        <w:t xml:space="preserve">and 10 </w:t>
      </w:r>
      <w:r>
        <w:rPr>
          <w:i/>
        </w:rPr>
        <w:t xml:space="preserve">Decreases </w:t>
      </w:r>
      <w:r>
        <w:t xml:space="preserve">(Fig. 3A).  Remarkably, studies with spatial replicates at </w:t>
      </w:r>
      <w:r>
        <w:rPr>
          <w:i/>
        </w:rPr>
        <w:t>National</w:t>
      </w:r>
      <w:r>
        <w:t xml:space="preserve"> grain (</w:t>
      </w:r>
      <w:proofErr w:type="gramStart"/>
      <w:r>
        <w:rPr>
          <w:i/>
        </w:rPr>
        <w:t>i.e.</w:t>
      </w:r>
      <w:proofErr w:type="gramEnd"/>
      <w:r>
        <w:rPr>
          <w:i/>
        </w:rPr>
        <w:t xml:space="preserv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mainly increasing and no decreases were found. At the </w:t>
      </w:r>
      <w:r>
        <w:rPr>
          <w:i/>
        </w:rPr>
        <w:t xml:space="preserve">Global </w:t>
      </w:r>
      <w:r>
        <w:t xml:space="preserve">scale, as expected, we found no </w:t>
      </w:r>
      <w:r>
        <w:rPr>
          <w:i/>
        </w:rPr>
        <w:t>Increase</w:t>
      </w:r>
      <w:r>
        <w:t xml:space="preserve">. </w:t>
      </w:r>
      <w:r>
        <w:rPr>
          <w:color w:val="0070C0"/>
        </w:rPr>
        <w:t>Also, we did not find any relationship between the starting year and the sign of the temporal trend (Appendix A: Fig. 1).</w:t>
      </w:r>
    </w:p>
    <w:p w14:paraId="5D3B9BA1" w14:textId="5493326E" w:rsidR="009D6447" w:rsidRDefault="00DD7339" w:rsidP="00CF43E7">
      <w:pPr>
        <w:rPr>
          <w:color w:val="0070C0"/>
        </w:rPr>
      </w:pPr>
      <w:r>
        <w:rPr>
          <w:noProof/>
        </w:rPr>
        <w:drawing>
          <wp:inline distT="0" distB="0" distL="0" distR="0" wp14:anchorId="286A7A43" wp14:editId="4D1C5FC7">
            <wp:extent cx="5725795" cy="4304665"/>
            <wp:effectExtent l="0" t="0" r="825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5795" cy="4304665"/>
                    </a:xfrm>
                    <a:prstGeom prst="rect">
                      <a:avLst/>
                    </a:prstGeom>
                    <a:noFill/>
                    <a:ln>
                      <a:noFill/>
                    </a:ln>
                  </pic:spPr>
                </pic:pic>
              </a:graphicData>
            </a:graphic>
          </wp:inline>
        </w:drawing>
      </w:r>
    </w:p>
    <w:p w14:paraId="52CE5E62" w14:textId="77777777" w:rsidR="009D6447" w:rsidRDefault="00000000" w:rsidP="00940F88">
      <w:pPr>
        <w:pStyle w:val="Heading2"/>
        <w:rPr>
          <w:b/>
        </w:rPr>
      </w:pPr>
      <w:bookmarkStart w:id="4" w:name="_heading=h.2et92p0" w:colFirst="0" w:colLast="0"/>
      <w:bookmarkEnd w:id="4"/>
      <w:r>
        <w:lastRenderedPageBreak/>
        <w:t>Trends by metric</w:t>
      </w:r>
    </w:p>
    <w:p w14:paraId="5207A8D9" w14:textId="77777777" w:rsidR="009D6447" w:rsidRDefault="00000000" w:rsidP="00CF43E7">
      <w:r>
        <w:t xml:space="preserve">Among the different metrics, most of the examined studies deal with temporal trends of species richness (Fig. 3B, </w:t>
      </w:r>
      <w:proofErr w:type="spellStart"/>
      <w:r>
        <w:rPr>
          <w:i/>
        </w:rPr>
        <w:t>sR</w:t>
      </w:r>
      <w:proofErr w:type="spellEnd"/>
      <w:r>
        <w:rPr>
          <w:i/>
        </w:rPr>
        <w:t xml:space="preserve"> =</w:t>
      </w:r>
      <w:r>
        <w:t xml:space="preserve"> </w:t>
      </w:r>
      <w:r>
        <w:rPr>
          <w:i/>
        </w:rPr>
        <w:t>41%;</w:t>
      </w:r>
      <w:r>
        <w:t xml:space="preserve"> Appendix A: Fig. </w:t>
      </w:r>
      <w:r>
        <w:rPr>
          <w:color w:val="0070C0"/>
        </w:rPr>
        <w:t>2</w:t>
      </w:r>
      <w:r>
        <w:t xml:space="preserve">B, </w:t>
      </w:r>
      <w:proofErr w:type="spellStart"/>
      <w:r>
        <w:rPr>
          <w:i/>
        </w:rPr>
        <w:t>sR</w:t>
      </w:r>
      <w:proofErr w:type="spellEnd"/>
      <w:r>
        <w:rPr>
          <w:i/>
        </w:rPr>
        <w:t xml:space="preserve">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β-diversity indices (both taxonomic and functional) mainly decrease whilst temporal β-diversity mainly increases. </w:t>
      </w:r>
    </w:p>
    <w:p w14:paraId="0AE55F1B" w14:textId="77777777" w:rsidR="009D6447" w:rsidRDefault="00000000" w:rsidP="00940F88">
      <w:pPr>
        <w:pStyle w:val="Heading2"/>
      </w:pPr>
      <w:bookmarkStart w:id="5" w:name="_heading=h.tyjcwt" w:colFirst="0" w:colLast="0"/>
      <w:bookmarkEnd w:id="5"/>
      <w:r>
        <w:t>Trends by spatial grain</w:t>
      </w:r>
    </w:p>
    <w:p w14:paraId="1C7E5338" w14:textId="77777777" w:rsidR="009D6447" w:rsidRDefault="00000000" w:rsidP="00CF43E7">
      <w:pPr>
        <w:rPr>
          <w:b/>
          <w:i/>
        </w:rPr>
      </w:pPr>
      <w:r>
        <w:t>Trends of only three metrics are comparable through spatial scales (Fig. 3C): species richness, functional diversity and temporal β-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β-diversity is mainly increasing at local and regional grains and is stable at global scale.</w:t>
      </w:r>
    </w:p>
    <w:p w14:paraId="354B5EF7" w14:textId="77777777" w:rsidR="009D6447" w:rsidRDefault="00000000" w:rsidP="00CF43E7">
      <w:pPr>
        <w:pStyle w:val="Heading1"/>
        <w:spacing w:line="480" w:lineRule="auto"/>
      </w:pPr>
      <w:bookmarkStart w:id="6" w:name="_heading=h.3dy6vkm" w:colFirst="0" w:colLast="0"/>
      <w:bookmarkEnd w:id="6"/>
      <w:r>
        <w:t>Discussion</w:t>
      </w:r>
    </w:p>
    <w:p w14:paraId="2786F87B" w14:textId="77777777" w:rsidR="009D6447" w:rsidRDefault="00000000" w:rsidP="00940F88">
      <w:pPr>
        <w:pStyle w:val="Heading2"/>
      </w:pPr>
      <w:bookmarkStart w:id="7" w:name="_heading=h.1t3h5sf" w:colFirst="0" w:colLast="0"/>
      <w:bookmarkEnd w:id="7"/>
      <w:r>
        <w:t>Dynamics of avian biodiversity</w:t>
      </w:r>
    </w:p>
    <w:p w14:paraId="7FF75CD9" w14:textId="188E452C" w:rsidR="009D6447" w:rsidRDefault="00000000" w:rsidP="00CF43E7">
      <w:r>
        <w:t xml:space="preserve">While global </w:t>
      </w:r>
      <w:r>
        <w:rPr>
          <w:color w:val="0070C0"/>
        </w:rPr>
        <w:t xml:space="preserve">species richness </w:t>
      </w:r>
      <w:r>
        <w:t>is undoubtedly decreasing</w:t>
      </w:r>
      <w:r w:rsidR="00394FBF">
        <w:t xml:space="preserve"> </w:t>
      </w:r>
      <w:r w:rsidR="00394FBF" w:rsidRPr="00394FBF">
        <w:rPr>
          <w:color w:val="0070C0"/>
        </w:rPr>
        <w:fldChar w:fldCharType="begin"/>
      </w:r>
      <w:r w:rsidR="00E618BA">
        <w:rPr>
          <w:color w:val="0070C0"/>
        </w:rPr>
        <w:instrText xml:space="preserve"> ADDIN ZOTERO_ITEM CSL_CITATION {"citationID":"mjWrulC7","properties":{"formattedCitation":"(Barnosky et al., 2011; Diamond, 1989; Smith et al., 1993)","plainCitation":"(Barnosky et al., 2011; Diamond, 1989; Smith et al., 1993)","dontUpdate":true,"noteIndex":0},"citationItems":[{"id":16,"uris":["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483,"uris":["http://zotero.org/users/6714553/items/IRLT4VN4"],"itemData":{"id":1483,"type":"article-journal","abstract":"This paper re-evaluates whether we are really at the start of a mass extinction caused by humans. I consider the present, past and future of human-caused extinctions. As regards the present, estimates of extinction rates based on Red Data Books underestimate real values by a large factor, because the books evaluate only those species that have attracted specific attention and searches. Especially in tropical areas with few resident biologists, many poorly known species go extinct without having been the object of specific attention, and others disappear even before being described. A 'green list' of species known to be secure is needed to complement 'red books' of species known to be extinct. As regards the past, it is now clear that the first arrival of humans at any oceanic island with no previous human inhabitants has always precipitated a mass extinction in the island biota. Well-known victims include New Zealand's moas, Madagascar's giant lemurs, and scores of bird species on Hawaii and other tropical Pacific islands. Late-Pleistocene or Holocene extinctions of large mammals after the first arrival of humans in North America, South America and Australia may also have been caused by humans. Hence human-caused mass extinction is not a hypothesis for the future but an event that has been underway for thousands of years. As regards the future, consideration of the main mechanisms of human-caused extinctions (overhunting, effects of introduced species, habitat destruction, and secondary ripple effects) indicates that the rate of extinction is accelerating.(ABSTRACT TRUNCATED AT 250 WORDS)","container-title":"Philosophical Transactions of the Royal Society of London. Series B, Biological Sciences","DOI":"10.1098/rstb.1989.0100","ISSN":"0962-8436","issue":"1228","journalAbbreviation":"Philos Trans R Soc Lond B Biol Sci","language":"eng","note":"PMID: 2574887","page":"469-476; discussion 476-477","source":"PubMed","title":"The present, past and future of human-caused extinctions","volume":"325","author":[{"family":"Diamond","given":"J. M."}],"issued":{"date-parts":[["1989",11,6]]}}},{"id":1485,"uris":["http://zotero.org/users/6714553/items/4E2QFWVU"],"itemData":{"id":1485,"type":"article-journal","container-title":"Nature","DOI":"10.1038/364494b0","ISSN":"1476-4687","issue":"6437","language":"en","license":"1993 Nature Publishing Group","note":"number: 6437\npublisher: Nature Publishing Group","page":"494-496","source":"www.nature.com","title":"Estimating extinction rates","URL":"https://www.nature.com/articles/364494b0","volume":"364","author":[{"family":"Smith","given":"Fraser D. M."},{"family":"May","given":"Robert M."},{"family":"Pellew","given":"Robin"},{"family":"Johnson","given":"Timothy H."},{"family":"Walter","given":"Kerry S."}],"accessed":{"date-parts":[["2022",10,29]]},"issued":{"date-parts":[["1993",8]]}}}],"schema":"https://github.com/citation-style-language/schema/raw/master/csl-citation.json"} </w:instrText>
      </w:r>
      <w:r w:rsidR="00394FBF" w:rsidRPr="00394FBF">
        <w:rPr>
          <w:color w:val="0070C0"/>
        </w:rPr>
        <w:fldChar w:fldCharType="separate"/>
      </w:r>
      <w:r w:rsidR="00394FBF" w:rsidRPr="00394FBF">
        <w:rPr>
          <w:color w:val="0070C0"/>
        </w:rPr>
        <w:t>(</w:t>
      </w:r>
      <w:r w:rsidR="00394FBF" w:rsidRPr="00394FBF">
        <w:rPr>
          <w:i/>
          <w:iCs/>
          <w:color w:val="0070C0"/>
        </w:rPr>
        <w:t xml:space="preserve">e.g. </w:t>
      </w:r>
      <w:r w:rsidR="00394FBF" w:rsidRPr="00394FBF">
        <w:rPr>
          <w:color w:val="0070C0"/>
        </w:rPr>
        <w:t>Barnosky et al., 2011; Diamond, 1989; Smith et al., 1993)</w:t>
      </w:r>
      <w:r w:rsidR="00394FBF" w:rsidRPr="00394FBF">
        <w:rPr>
          <w:color w:val="0070C0"/>
        </w:rPr>
        <w:fldChar w:fldCharType="end"/>
      </w:r>
      <w:r>
        <w:t>, there is still no evidence of such a negative trend at local and regional scales</w:t>
      </w:r>
      <w:r w:rsidR="00DC481A">
        <w:t xml:space="preserve"> </w:t>
      </w:r>
      <w:r w:rsidR="00DC481A">
        <w:fldChar w:fldCharType="begin"/>
      </w:r>
      <w:r w:rsidR="00DC481A">
        <w:instrText xml:space="preserve"> ADDIN ZOTERO_ITEM CSL_CITATION {"citationID":"P1UYH0XK","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w:instrText>
      </w:r>
      <w:r w:rsidR="00DC481A" w:rsidRPr="00DC481A">
        <w:rPr>
          <w:lang w:val="fr-FR"/>
        </w:rPr>
        <w:instrText xml:space="preserve"> 140 years","title-short":"More is less","URL":"https://onlinelibrary.wiley.com/doi/10.1111/ele.13361","volume":"22","author":[{"family":"Finderup Nielsen","given":"Tora"},{"family":"Sand‐Jensen","given":"Kaj"},{"family":"Dornelas","given":"Maria"},{"family":"Bruun","given":"Hans Henrik"}],"editor":[{"family":"Fukami","given":"Tadashi"}],"accessed":{"date-parts":[["2022",1,26]]},"issued":{"date-parts":[["2019",10]]}}},{"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DC481A">
        <w:fldChar w:fldCharType="separate"/>
      </w:r>
      <w:r w:rsidR="00DC481A" w:rsidRPr="00DC481A">
        <w:rPr>
          <w:lang w:val="fr-FR"/>
        </w:rPr>
        <w:t>(Blowes et al., 2019; Cardinale et al., 2018; Dornelas et al., 2014; Finderup Nielsen et al., 2019; Vellend et al., 2013)</w:t>
      </w:r>
      <w:r w:rsidR="00DC481A">
        <w:fldChar w:fldCharType="end"/>
      </w:r>
      <w:r w:rsidRPr="00DC481A">
        <w:rPr>
          <w:lang w:val="fr-FR"/>
        </w:rPr>
        <w:t xml:space="preserve">. </w:t>
      </w:r>
      <w:r>
        <w:t xml:space="preserve">Using literature on bird biodiversity trends, here we show that: </w:t>
      </w:r>
      <w:r>
        <w:rPr>
          <w:b/>
        </w:rPr>
        <w:t xml:space="preserve">1) </w:t>
      </w:r>
      <w:r>
        <w:t xml:space="preserve">the direction of local diversity trends varies considerably, </w:t>
      </w:r>
      <w:r>
        <w:rPr>
          <w:b/>
        </w:rPr>
        <w:t>2)</w:t>
      </w:r>
      <w:r>
        <w:t xml:space="preserve"> intermediate (</w:t>
      </w:r>
      <w:proofErr w:type="gramStart"/>
      <w:r>
        <w:rPr>
          <w:i/>
        </w:rPr>
        <w:t>i.e.</w:t>
      </w:r>
      <w:proofErr w:type="gramEnd"/>
      <w:r>
        <w:rPr>
          <w:i/>
        </w:rPr>
        <w:t xml:space="preserve"> </w:t>
      </w:r>
      <w:r>
        <w:t xml:space="preserve">regional) </w:t>
      </w:r>
      <w:r>
        <w:lastRenderedPageBreak/>
        <w:t xml:space="preserve">spatial grains exhibit positive trends and </w:t>
      </w:r>
      <w:r>
        <w:rPr>
          <w:b/>
        </w:rPr>
        <w:t xml:space="preserve">3) </w:t>
      </w:r>
      <w:r>
        <w:t xml:space="preserve">this is in contrast with global diversity </w:t>
      </w:r>
      <w:r>
        <w:rPr>
          <w:color w:val="0070C0"/>
        </w:rPr>
        <w:t>(</w:t>
      </w:r>
      <w:r>
        <w:rPr>
          <w:i/>
          <w:color w:val="0070C0"/>
        </w:rPr>
        <w:t xml:space="preserve">i.e. </w:t>
      </w:r>
      <w:r>
        <w:rPr>
          <w:color w:val="0070C0"/>
        </w:rPr>
        <w:t xml:space="preserve">species richness and functional diversity) </w:t>
      </w:r>
      <w:r>
        <w:t xml:space="preserve">which is declining. We further show that </w:t>
      </w:r>
      <w:r>
        <w:rPr>
          <w:b/>
        </w:rPr>
        <w:t>4)</w:t>
      </w:r>
      <w:r>
        <w:t xml:space="preserve"> at local grains, taxonomic diversity metrics (</w:t>
      </w:r>
      <w:proofErr w:type="gramStart"/>
      <w:r>
        <w:rPr>
          <w:i/>
        </w:rPr>
        <w:t>i.e.</w:t>
      </w:r>
      <w:proofErr w:type="gramEnd"/>
      <w:r>
        <w:rPr>
          <w:i/>
        </w:rPr>
        <w:t xml:space="preserve"> </w:t>
      </w:r>
      <w:r>
        <w:t xml:space="preserve">species richness, diversity, evenness) are mainly increasing. This is also the case of functional richness and phylogenetic diversity, which we found to be reported only increasing at local scales. We note that the global decrease </w:t>
      </w:r>
      <w:r>
        <w:rPr>
          <w:color w:val="0070C0"/>
        </w:rPr>
        <w:t xml:space="preserve">of species richness, mainly due to anthropogenic disturbances </w:t>
      </w:r>
      <w:r w:rsidR="00E9414F">
        <w:rPr>
          <w:color w:val="0070C0"/>
        </w:rPr>
        <w:fldChar w:fldCharType="begin"/>
      </w:r>
      <w:r w:rsidR="008A615E">
        <w:rPr>
          <w:color w:val="0070C0"/>
        </w:rPr>
        <w:instrText xml:space="preserve"> ADDIN ZOTERO_ITEM CSL_CITATION {"citationID":"UPR1tWYE","properties":{"formattedCitation":"(Wilting et al., 2017)","plainCitation":"(Wilting et al., 2017)","dontUpdate":true,"noteIndex":0},"citationItems":[{"id":1469,"uris":["http://zotero.org/users/6714553/items/BWFY9JHZ"],"itemData":{"id":1469,"type":"article-journal","abstract":"It is increasingly recognized that human consumption leads to considerable losses of biodiversity. This study is the first to systematically quantify these losses in relation to land use and greenhouse gas (GHG) emissions associated with the production and consumption of (inter)nationally traded goods and services by presenting consumption-based biodiversity losses, in short biodiversity footprint, for 45 countries and world regions globally. Our results showed that (i) the biodiversity loss per citizen shows large variations among countries, with higher values when per-capita income increases; (ii) the share of biodiversity losses due to GHG emissions in the biodiversity footprint increases with income; (iii) food consumption is the most important driver of biodiversity loss in most of the countries and regions, with a global average of 40%; (iv) more than 50% of the biodiversity loss associated with consumption in developed economies occurs outside their territorial boundaries; and (v) the biodiversity footprint per dollar consumed is lower for wealthier countries. The insights provided by our analysis might support policymakers in developing adequate responses to avert further losses of biodiversity when population and incomes increase. Both the mitigation of GHG emissions and land use related reduction options in production and consumption should be considered in strategies to protect global biodiversity.","container-title":"Environmental Science &amp; Technology","DOI":"10.1021/acs.est.6b05296","ISSN":"0013-936X","issue":"6","journalAbbreviation":"Environ. Sci. Technol.","note":"publisher: American Chemical Society","page":"3298-3306","source":"ACS Publications","title":"Quantifying Biodiversity Losses Due to Human Consumption: A Global-Scale Footprint Analysis","title-short":"Quantifying Biodiversity Losses Due to Human Consumption","URL":"https://doi.org/10.1021/acs.est.6b05296","volume":"51","author":[{"family":"Wilting","given":"Harry C."},{"family":"Schipper","given":"Aafke M."},{"family":"Bakkenes","given":"Michel"},{"family":"Meijer","given":"Johan R."},{"family":"Huijbregts","given":"Mark A. J."}],"accessed":{"date-parts":[["2022",10,13]]},"issued":{"date-parts":[["2017",3,21]]}}}],"schema":"https://github.com/citation-style-language/schema/raw/master/csl-citation.json"} </w:instrText>
      </w:r>
      <w:r w:rsidR="00E9414F">
        <w:rPr>
          <w:color w:val="0070C0"/>
        </w:rPr>
        <w:fldChar w:fldCharType="separate"/>
      </w:r>
      <w:r w:rsidR="00E9414F" w:rsidRPr="00E9414F">
        <w:t>(</w:t>
      </w:r>
      <w:r w:rsidR="00E9414F">
        <w:rPr>
          <w:i/>
          <w:iCs/>
        </w:rPr>
        <w:t xml:space="preserve">e.g. </w:t>
      </w:r>
      <w:r w:rsidR="00E9414F" w:rsidRPr="00E9414F">
        <w:t>Wilting et al., 2017)</w:t>
      </w:r>
      <w:r w:rsidR="00E9414F">
        <w:rPr>
          <w:color w:val="0070C0"/>
        </w:rPr>
        <w:fldChar w:fldCharType="end"/>
      </w:r>
      <w:r>
        <w:t>, is inevitable as it can increase only through speciation, which is too slow to influence recent trends.</w:t>
      </w:r>
    </w:p>
    <w:p w14:paraId="4FB1ECB0" w14:textId="46568870" w:rsidR="009D6447" w:rsidRDefault="00000000" w:rsidP="00CF43E7">
      <w:bookmarkStart w:id="8" w:name="_heading=h.4d34og8" w:colFirst="0" w:colLast="0"/>
      <w:bookmarkEnd w:id="8"/>
      <w:r>
        <w:t>Given the prevailing notion of the current biodiversity crisis</w:t>
      </w:r>
      <w:r w:rsidR="002402C3">
        <w:t xml:space="preserve"> </w:t>
      </w:r>
      <w:r w:rsidR="002402C3">
        <w:fldChar w:fldCharType="begin"/>
      </w:r>
      <w:r w:rsidR="002402C3">
        <w:instrText xml:space="preserve"> ADDIN ZOTERO_ITEM CSL_CITATION {"citationID":"b12aMcsx","properties":{"formattedCitation":"(Barnosky et al., 2011; Ceballos et al., 2020; Cowie et al., 2022)","plainCitation":"(Barnosky et al., 2011; Ceballos et al., 2020; Cowie et al., 2022)","noteIndex":0},"citationItems":[{"id":16,"uris":["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license":"Copyright © 2020 the Author(s). Published by PNAS.. https://creativecommons.org/licenses/by/4.0/This open access article is distributed under Creative Commons Attribution License 4.0 (CC BY).","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2402C3">
        <w:fldChar w:fldCharType="separate"/>
      </w:r>
      <w:r w:rsidR="002402C3" w:rsidRPr="002402C3">
        <w:t>(Barnosky et al., 2011; Ceballos et al., 2020; Cowie et al., 2022)</w:t>
      </w:r>
      <w:r w:rsidR="002402C3">
        <w:fldChar w:fldCharType="end"/>
      </w:r>
      <w:r>
        <w:t xml:space="preserve">, the predominating increases of species richness and other diversity indices at local grains are surprising. </w:t>
      </w:r>
      <w:bookmarkStart w:id="9" w:name="_Hlk119051218"/>
      <w:r>
        <w:rPr>
          <w:color w:val="0070C0"/>
        </w:rPr>
        <w:t>The mismatch between global vs. local trends of diversity</w:t>
      </w:r>
      <w:r w:rsidR="00707FC9">
        <w:rPr>
          <w:color w:val="0070C0"/>
        </w:rPr>
        <w:t xml:space="preserve"> </w:t>
      </w:r>
      <w:r>
        <w:rPr>
          <w:color w:val="0070C0"/>
        </w:rPr>
        <w:t xml:space="preserve">was hypothesised for the first time by </w:t>
      </w:r>
      <w:r w:rsidR="007D2BF8" w:rsidRPr="00FF4D8C">
        <w:rPr>
          <w:color w:val="0070C0"/>
        </w:rPr>
        <w:fldChar w:fldCharType="begin"/>
      </w:r>
      <w:r w:rsidR="008A615E">
        <w:rPr>
          <w:color w:val="0070C0"/>
        </w:rPr>
        <w:instrText xml:space="preserve"> ADDIN ZOTERO_ITEM CSL_CITATION {"citationID":"0QeVgncc","properties":{"formattedCitation":"(Sax &amp; Gaines, 2003)","plainCitation":"(Sax &amp; Gaines, 2003)","dontUpdate":true,"noteIndex":0},"citationItems":[{"id":1213,"uris":["http://zotero.org/users/6714553/items/ARQCHCLJ"],"itemData":{"id":1213,"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language":"en","page":"561-566","source":"ScienceDirect","title":"Species diversity: from global decreases to local increases","title-short":"Species diversity","URL":"https://www.sciencedirect.com/science/article/pii/S0169534703002246","volume":"18","author":[{"family":"Sax","given":"Dov F."},{"family":"Gaines","given":"Steven D."}],"accessed":{"date-parts":[["2021",12,17]]},"issued":{"date-parts":[["2003",11,1]]}}}],"schema":"https://github.com/citation-style-language/schema/raw/master/csl-citation.json"} </w:instrText>
      </w:r>
      <w:r w:rsidR="007D2BF8" w:rsidRPr="00FF4D8C">
        <w:rPr>
          <w:color w:val="0070C0"/>
        </w:rPr>
        <w:fldChar w:fldCharType="separate"/>
      </w:r>
      <w:r w:rsidR="00FF4D8C" w:rsidRPr="00FF4D8C">
        <w:rPr>
          <w:color w:val="0070C0"/>
        </w:rPr>
        <w:t xml:space="preserve">Sax </w:t>
      </w:r>
      <w:r w:rsidR="00280CD8">
        <w:rPr>
          <w:color w:val="0070C0"/>
        </w:rPr>
        <w:t>and</w:t>
      </w:r>
      <w:r w:rsidR="00FF4D8C" w:rsidRPr="00FF4D8C">
        <w:rPr>
          <w:color w:val="0070C0"/>
        </w:rPr>
        <w:t xml:space="preserve"> Gaines (2003)</w:t>
      </w:r>
      <w:r w:rsidR="007D2BF8" w:rsidRPr="00FF4D8C">
        <w:rPr>
          <w:color w:val="0070C0"/>
        </w:rPr>
        <w:fldChar w:fldCharType="end"/>
      </w:r>
      <w:r w:rsidR="007D2BF8">
        <w:rPr>
          <w:color w:val="0070C0"/>
        </w:rPr>
        <w:t xml:space="preserve"> </w:t>
      </w:r>
      <w:r>
        <w:rPr>
          <w:color w:val="0070C0"/>
        </w:rPr>
        <w:t xml:space="preserve">and empirically demonstrated afterwards </w:t>
      </w:r>
      <w:r w:rsidR="00FF4D8C" w:rsidRPr="00FF4D8C">
        <w:rPr>
          <w:color w:val="0070C0"/>
        </w:rPr>
        <w:fldChar w:fldCharType="begin"/>
      </w:r>
      <w:r w:rsidR="00FF4D8C" w:rsidRPr="00FF4D8C">
        <w:rPr>
          <w:color w:val="0070C0"/>
        </w:rPr>
        <w:instrText xml:space="preserve"> ADDIN ZOTERO_ITEM CSL_CITATION {"citationID":"BQSmM3yt","properties":{"formattedCitation":"(Chase et al., 2019; Dornelas et al., 2014; Vellend et al., 2013)","plainCitation":"(Chase et al., 2019; Dornelas et al., 2014; Vellend et al., 2013)","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w:instrText>
      </w:r>
      <w:r w:rsidR="00FF4D8C" w:rsidRPr="00E618BA">
        <w:rPr>
          <w:color w:val="0070C0"/>
          <w:lang w:val="en-US"/>
        </w:rPr>
        <w:instrText xml:space="preserve">science.sciencemag.org/content/344/6181/296","volume":"344","author":[{"family":"Dornelas","given":"Maria"},{"family":"Gotelli","given":"Nicholas J."},{"family":"McGill","given":"Brian"},{"family":"Shimadzu","given":"Hideyasu"},{"family":"Moyes","given":"Faye"},{"family":"Sievers","given":"Caya"},{"family":"Magurran","given":"Anne E."}],"accessed":{"date-parts":[["2020",7,8]]},"issued":{"date-parts":[["2014",4,18]]}}},{"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FF4D8C" w:rsidRPr="00FF4D8C">
        <w:rPr>
          <w:color w:val="0070C0"/>
        </w:rPr>
        <w:fldChar w:fldCharType="separate"/>
      </w:r>
      <w:r w:rsidR="00FF4D8C" w:rsidRPr="00E618BA">
        <w:rPr>
          <w:color w:val="0070C0"/>
          <w:lang w:val="en-US"/>
        </w:rPr>
        <w:t>(Chase et al., 2019; Dornelas et al., 2014; Vellend et al., 2013)</w:t>
      </w:r>
      <w:r w:rsidR="00FF4D8C" w:rsidRPr="00FF4D8C">
        <w:rPr>
          <w:color w:val="0070C0"/>
        </w:rPr>
        <w:fldChar w:fldCharType="end"/>
      </w:r>
      <w:r w:rsidRPr="00E618BA">
        <w:rPr>
          <w:color w:val="0070C0"/>
          <w:lang w:val="en-US"/>
        </w:rPr>
        <w:t xml:space="preserve">. </w:t>
      </w:r>
      <w:r>
        <w:rPr>
          <w:color w:val="0070C0"/>
        </w:rPr>
        <w:t xml:space="preserve">However, our review is the first to confirm this hypothesis based on published results, putting together studies assessing bird biodiversity trends using spatial replications along with their </w:t>
      </w:r>
      <w:proofErr w:type="spellStart"/>
      <w:r>
        <w:rPr>
          <w:color w:val="0070C0"/>
        </w:rPr>
        <w:t>spatio</w:t>
      </w:r>
      <w:proofErr w:type="spellEnd"/>
      <w:r>
        <w:rPr>
          <w:color w:val="0070C0"/>
        </w:rPr>
        <w:t>-temporal features, study designs, and modelling methods</w:t>
      </w:r>
      <w:r>
        <w:t>.</w:t>
      </w:r>
      <w:bookmarkEnd w:id="9"/>
      <w:r>
        <w:t xml:space="preserve"> </w:t>
      </w:r>
    </w:p>
    <w:p w14:paraId="77D1FF84" w14:textId="4AA54DD4" w:rsidR="009D6447" w:rsidRDefault="00000000" w:rsidP="00CF43E7">
      <w:bookmarkStart w:id="10" w:name="_heading=h.stebz08jcaxr" w:colFirst="0" w:colLast="0"/>
      <w:bookmarkEnd w:id="10"/>
      <w:r>
        <w:t xml:space="preserve">We have reasons to think that these local increases are human-induced </w:t>
      </w:r>
      <w:r w:rsidR="00504CC7">
        <w:fldChar w:fldCharType="begin"/>
      </w:r>
      <w:r w:rsidR="00504CC7">
        <w:instrText xml:space="preserve"> ADDIN ZOTERO_ITEM CSL_CITATION {"citationID":"sCc2yDAy","properties":{"formattedCitation":"(Pereira et al., 2012)","plainCitation":"(Pereira et al., 2012)","noteIndex":0},"citationItems":[{"id":10,"uris":["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504CC7">
        <w:fldChar w:fldCharType="separate"/>
      </w:r>
      <w:r w:rsidR="00504CC7" w:rsidRPr="00504CC7">
        <w:t>(Pereira et al., 2012)</w:t>
      </w:r>
      <w:r w:rsidR="00504CC7">
        <w:fldChar w:fldCharType="end"/>
      </w:r>
      <w:r>
        <w:t xml:space="preserve">. For instance, local and regional increase of temporal β-diversity has been attributed to change in land use, overexploitation, introduction of invasive species or climate change </w:t>
      </w:r>
      <w:r w:rsidR="00504CC7">
        <w:fldChar w:fldCharType="begin"/>
      </w:r>
      <w:r w:rsidR="00504CC7">
        <w:instrText xml:space="preserve"> ADDIN ZOTERO_ITEM CSL_CITATION {"citationID":"d5rzYXMl","properties":{"formattedCitation":"(Pereira et al., 2012; Vaidyanathan, 2021)","plainCitation":"(Pereira et al., 2012; Vaidyanathan, 2021)","noteIndex":0},"citationItems":[{"id":10,"uris":["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itemData":{"id":417,"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504CC7">
        <w:fldChar w:fldCharType="separate"/>
      </w:r>
      <w:r w:rsidR="00504CC7" w:rsidRPr="00504CC7">
        <w:t>(Pereira et al., 2012; Vaidyanathan, 2021)</w:t>
      </w:r>
      <w:r w:rsidR="00504CC7">
        <w:fldChar w:fldCharType="end"/>
      </w:r>
      <w:r>
        <w:t xml:space="preserve">. While we expected an increase of temporal </w:t>
      </w:r>
      <w:r>
        <w:rPr>
          <w:rFonts w:ascii="Cambria Math" w:eastAsia="Cambria Math" w:hAnsi="Cambria Math" w:cs="Cambria Math"/>
        </w:rPr>
        <w:t>β</w:t>
      </w:r>
      <w:r>
        <w:t xml:space="preserve">-diversity </w:t>
      </w:r>
      <w:r>
        <w:rPr>
          <w:color w:val="0070C0"/>
        </w:rPr>
        <w:t xml:space="preserve">at global grain </w:t>
      </w:r>
      <w:r>
        <w:t xml:space="preserve">due to anthropogenic disturbances </w:t>
      </w:r>
      <w:r w:rsidR="002D44EB">
        <w:fldChar w:fldCharType="begin"/>
      </w:r>
      <w:r w:rsidR="002D44EB">
        <w:instrText xml:space="preserve"> ADDIN ZOTERO_ITEM CSL_CITATION {"citationID":"wTlntOsi","properties":{"formattedCitation":"(McGill et al., 2015)","plainCitation":"(McGill et al., 2015)","noteIndex":0},"citationItems":[{"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2D44EB">
        <w:fldChar w:fldCharType="separate"/>
      </w:r>
      <w:r w:rsidR="002D44EB" w:rsidRPr="002D44EB">
        <w:t>(McGill et al., 2015)</w:t>
      </w:r>
      <w:r w:rsidR="002D44EB">
        <w:fldChar w:fldCharType="end"/>
      </w:r>
      <w:r>
        <w:t>, we found it to be stable. Besides, in the reviewed literature, we observed a decrease of local spatial β-diversity which indicates homogenisation of bird communities</w:t>
      </w:r>
      <w:r w:rsidR="006E567F">
        <w:t xml:space="preserve"> </w:t>
      </w:r>
      <w:r w:rsidR="006E567F">
        <w:fldChar w:fldCharType="begin"/>
      </w:r>
      <w:r w:rsidR="006E567F">
        <w:instrText xml:space="preserve"> ADDIN ZOTERO_ITEM CSL_CITATION {"citationID":"yQwIoXFE","properties":{"formattedCitation":"(Rigal et al., 2021)","plainCitation":"(Rigal et al., 2021)","noteIndex":0},"citationItems":[{"id":1211,"uris":["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6E567F">
        <w:fldChar w:fldCharType="separate"/>
      </w:r>
      <w:r w:rsidR="006E567F" w:rsidRPr="006E567F">
        <w:t>(Rigal et al., 2021)</w:t>
      </w:r>
      <w:r w:rsidR="006E567F">
        <w:fldChar w:fldCharType="end"/>
      </w:r>
      <w:r>
        <w:t>, likely due to</w:t>
      </w:r>
      <w:r>
        <w:rPr>
          <w:i/>
        </w:rPr>
        <w:t xml:space="preserve"> </w:t>
      </w:r>
      <w:r>
        <w:t xml:space="preserve">replacement of endemic specialists by generalists after ecosystem perturbations, habitat fragmentation, and/or land-use homogenization </w:t>
      </w:r>
      <w:r w:rsidR="006E567F">
        <w:fldChar w:fldCharType="begin"/>
      </w:r>
      <w:r w:rsidR="006E567F">
        <w:instrText xml:space="preserve"> ADDIN ZOTERO_ITEM CSL_CITATION {"citationID":"klsCxkKu","properties":{"formattedCitation":"(Davey et al., 2012; Devictor et al., 2008; McGill et al., 2015; McKinney &amp; Lockwood, 1999)","plainCitation":"(Davey et al., 2012; Devictor et al., 2008; McGill et al., 2015; McKinney &amp; Lockwood, 1999)","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6E567F">
        <w:fldChar w:fldCharType="separate"/>
      </w:r>
      <w:r w:rsidR="006E567F" w:rsidRPr="006E567F">
        <w:t>(Davey et al., 2012; Devictor et al., 2008; McGill et al., 2015; McKinney &amp; Lockwood, 1999)</w:t>
      </w:r>
      <w:r w:rsidR="006E567F">
        <w:fldChar w:fldCharType="end"/>
      </w:r>
      <w:r>
        <w:t xml:space="preserve">. This local homogenization can be seen as a threat for ecosystems, as the </w:t>
      </w:r>
      <w:r>
        <w:lastRenderedPageBreak/>
        <w:t>new species do not necessarily provide the same ecosystem functions as the replaced ones</w:t>
      </w:r>
      <w:r w:rsidR="00DD72DC">
        <w:t xml:space="preserve"> </w:t>
      </w:r>
      <w:r w:rsidR="00DD72DC">
        <w:fldChar w:fldCharType="begin"/>
      </w:r>
      <w:r w:rsidR="008A615E">
        <w:instrText xml:space="preserve"> ADDIN ZOTERO_ITEM CSL_CITATION {"citationID":"kVFCoWOr","properties":{"formattedCitation":"(Clavel et al., 2011)","plainCitation":"(Clavel et al., 2011)","dontUpdate":true,"noteIndex":0},"citationItems":[{"id":1209,"uris":["http://zotero.org/users/6714553/items/R2S75PDY"],"itemData":{"id":120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DD72DC">
        <w:fldChar w:fldCharType="separate"/>
      </w:r>
      <w:r w:rsidR="00DD72DC" w:rsidRPr="00E618BA">
        <w:rPr>
          <w:lang w:val="en-US"/>
        </w:rPr>
        <w:t>(</w:t>
      </w:r>
      <w:r w:rsidR="00DD72DC" w:rsidRPr="00E618BA">
        <w:rPr>
          <w:i/>
          <w:iCs/>
          <w:lang w:val="en-US"/>
        </w:rPr>
        <w:t xml:space="preserve">e.g. </w:t>
      </w:r>
      <w:r w:rsidR="00DD72DC" w:rsidRPr="00E618BA">
        <w:rPr>
          <w:lang w:val="en-US"/>
        </w:rPr>
        <w:t>Clavel et al., 2011)</w:t>
      </w:r>
      <w:r w:rsidR="00DD72DC">
        <w:fldChar w:fldCharType="end"/>
      </w:r>
      <w:r w:rsidRPr="00E618BA">
        <w:rPr>
          <w:lang w:val="en-US"/>
        </w:rPr>
        <w:t xml:space="preserve">. </w:t>
      </w:r>
      <w:r>
        <w:t>Indeed, in Fig. 3C, we found that local functional diversity was reported increasing, stable or decreasing, while diversity and species richness were mainly increasing. Thus, new species are introduced, but they do not necessarily add new functions, and can even reduce functional diversity. The lack of decrease of species richness at regional scale can be explained by the decrease of extinction rate with increasing spatial scale</w:t>
      </w:r>
      <w:r w:rsidR="00715A01">
        <w:t xml:space="preserve"> </w:t>
      </w:r>
      <w:r w:rsidR="00715A01" w:rsidRPr="00715A01">
        <w:rPr>
          <w:color w:val="0070C0"/>
        </w:rPr>
        <w:fldChar w:fldCharType="begin"/>
      </w:r>
      <w:r w:rsidR="00715A01" w:rsidRPr="00715A01">
        <w:rPr>
          <w:color w:val="0070C0"/>
        </w:rPr>
        <w:instrText xml:space="preserve"> ADDIN ZOTERO_ITEM CSL_CITATION {"citationID":"CZBP1Ga8","properties":{"formattedCitation":"(Jarzyna et al., 2015; Jarzyna &amp; Jetz, 2018; Keil et al., 2018)","plainCitation":"(Jarzyna et al., 2015; Jarzyna &amp; Jetz, 2018; Keil et al., 2018)","noteIndex":0},"citationItems":[{"id":365,"uris":["http://zotero.org/users/6714553/items/XYK2R4KV"],"itemData":{"id":365,"type":"article-journal","abstract":"Aim Biodiversity patterns and the mechanisms driving these patterns are inherently scale dependent. Studies investigating biodiversity scaling have focused mostly on evaluating community turnover without taking into consideration its underlying processes of local extinction (hereafter, extinction) and colonization. Our goal was to evaluate the spatial scaling of change in avian assemblages through time and identify environmental drivers of community-wide dynamics across a range of spatial scales, with a focus on extinction and colonization.","container-title":"Global Ecology and Biogeography","DOI":"10.1111/geb.12361","ISSN":"1466822X","issue":"11","journalAbbreviation":"Global Ecology and Biogeography","language":"en","page":"1236-1248","source":"DOI.org (Crossref)","title":"Spatial scaling of temporal changes in avian communities: Scale dependence of community turnover","title-short":"Spatial scaling of temporal changes in avian communities","URL":"http://doi.wiley.com/10.1111/geb.12361","volume":"24","author":[{"family":"Jarzyna","given":"Marta A."},{"family":"Zuckerberg","given":"Benjamin"},{"family":"Porter","given":"William F."},{"family":"Finley","given":"Andrew O."},{"family":"Maurer","given":"Brian A."}],"accessed":{"date-parts":[["2021",1,22]]},"issued":{"date-parts":[["2015",11]]}}},{"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w:instrText>
      </w:r>
      <w:r w:rsidR="00715A01" w:rsidRPr="00E618BA">
        <w:rPr>
          <w:color w:val="0070C0"/>
          <w:lang w:val="en-US"/>
        </w:rPr>
        <w:instrText>nking small-scale extirpations to global extinctions. He</w:instrText>
      </w:r>
      <w:r w:rsidR="00715A01" w:rsidRPr="00715A01">
        <w:rPr>
          <w:color w:val="0070C0"/>
          <w:lang w:val="en-US"/>
        </w:rPr>
        <w:instrText xml:space="preserv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715A01" w:rsidRPr="00715A01">
        <w:rPr>
          <w:color w:val="0070C0"/>
        </w:rPr>
        <w:fldChar w:fldCharType="separate"/>
      </w:r>
      <w:r w:rsidR="00715A01" w:rsidRPr="00715A01">
        <w:rPr>
          <w:color w:val="0070C0"/>
          <w:lang w:val="en-US"/>
        </w:rPr>
        <w:t>(Jarzyna et al., 2015; Jarzyna &amp; Jetz, 2018; Keil et al., 2018)</w:t>
      </w:r>
      <w:r w:rsidR="00715A01" w:rsidRPr="00715A01">
        <w:rPr>
          <w:color w:val="0070C0"/>
        </w:rPr>
        <w:fldChar w:fldCharType="end"/>
      </w:r>
      <w:r w:rsidRPr="00715A01">
        <w:rPr>
          <w:lang w:val="en-US"/>
        </w:rPr>
        <w:t xml:space="preserve">. </w:t>
      </w:r>
      <w:r>
        <w:t xml:space="preserve">This can happen when species contract their distributions, but do not disappear completely, which affects local communities but not regional species pools </w:t>
      </w:r>
      <w:r w:rsidR="00715A01">
        <w:fldChar w:fldCharType="begin"/>
      </w:r>
      <w:r w:rsidR="00715A01">
        <w:instrText xml:space="preserve"> ADDIN ZOTERO_ITEM CSL_CITATION {"citationID":"ev6m9l2E","properties":{"formattedCitation":"(Keil et al., 2018)","plainCitation":"(Keil et al., 2018)","noteIndex":0},"citationItems":[{"id":8,"uris":["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715A01">
        <w:fldChar w:fldCharType="separate"/>
      </w:r>
      <w:r w:rsidR="00715A01" w:rsidRPr="00715A01">
        <w:t>(Keil et al., 2018)</w:t>
      </w:r>
      <w:r w:rsidR="00715A01">
        <w:fldChar w:fldCharType="end"/>
      </w:r>
      <w:r>
        <w:t>.</w:t>
      </w:r>
    </w:p>
    <w:p w14:paraId="4E445427" w14:textId="3ED4AE62" w:rsidR="009D6447" w:rsidRPr="00E618BA" w:rsidRDefault="00000000" w:rsidP="00CF43E7">
      <w:pPr>
        <w:rPr>
          <w:color w:val="0070C0"/>
          <w:lang w:val="en-US"/>
        </w:rPr>
      </w:pPr>
      <w:bookmarkStart w:id="11" w:name="_heading=h.c5apzdvttqlr" w:colFirst="0" w:colLast="0"/>
      <w:bookmarkEnd w:id="11"/>
      <w:r>
        <w:t xml:space="preserve">We suspect that the local increases of diversity </w:t>
      </w:r>
      <w:r>
        <w:rPr>
          <w:color w:val="0070C0"/>
        </w:rPr>
        <w:t>metrics (</w:t>
      </w:r>
      <w:proofErr w:type="gramStart"/>
      <w:r>
        <w:rPr>
          <w:i/>
          <w:color w:val="0070C0"/>
        </w:rPr>
        <w:t>i.e.</w:t>
      </w:r>
      <w:proofErr w:type="gramEnd"/>
      <w:r>
        <w:rPr>
          <w:i/>
          <w:color w:val="0070C0"/>
        </w:rPr>
        <w:t xml:space="preserve"> </w:t>
      </w:r>
      <w:r>
        <w:rPr>
          <w:color w:val="0070C0"/>
        </w:rPr>
        <w:t>species richness, diversity, evenness and their functional equivalents)</w:t>
      </w:r>
      <w:r>
        <w:t xml:space="preserve"> could be temporary. Increase of </w:t>
      </w:r>
      <w:r>
        <w:rPr>
          <w:color w:val="0070C0"/>
        </w:rPr>
        <w:t>those metrics</w:t>
      </w:r>
      <w:r>
        <w:t xml:space="preserve"> has been partly attributed to generalist species colonisation in a context of climate change</w:t>
      </w:r>
      <w:r w:rsidR="001273D6">
        <w:t xml:space="preserve"> </w:t>
      </w:r>
      <w:r w:rsidR="001273D6">
        <w:fldChar w:fldCharType="begin"/>
      </w:r>
      <w:r w:rsidR="001273D6">
        <w:instrText xml:space="preserve"> ADDIN ZOTERO_ITEM CSL_CITATION {"citationID":"K8EKFEYN","properties":{"formattedCitation":"(Davey et al., 2012)","plainCitation":"(Davey et al., 2012)","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1273D6">
        <w:fldChar w:fldCharType="separate"/>
      </w:r>
      <w:r w:rsidR="001273D6" w:rsidRPr="001273D6">
        <w:t>(Davey et al., 2012)</w:t>
      </w:r>
      <w:r w:rsidR="001273D6">
        <w:fldChar w:fldCharType="end"/>
      </w:r>
      <w:r>
        <w:t xml:space="preserve">, and generalists’ colonisation of disturbed landscapes is usually faster than specialists’ extinction due to several mechanisms including extinction debt of specialists </w:t>
      </w:r>
      <w:r w:rsidR="00857021">
        <w:fldChar w:fldCharType="begin"/>
      </w:r>
      <w:r w:rsidR="00857021">
        <w:instrText xml:space="preserve"> ADDIN ZOTERO_ITEM CSL_CITATION {"citationID":"wpOVEYWH","properties":{"formattedCitation":"(Semper-Pascual et al., 2018; Warkentin &amp; Reed, 1999)","plainCitation":"(Semper-Pascual et al., 2018; Warkentin &amp; Reed, 1999)","noteIndex":0},"citationItems":[{"id":1284,"uris":["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857021">
        <w:fldChar w:fldCharType="separate"/>
      </w:r>
      <w:r w:rsidR="00857021" w:rsidRPr="00857021">
        <w:t>(Semper-Pascual et al., 2018; Warkentin &amp; Reed, 1999)</w:t>
      </w:r>
      <w:r w:rsidR="00857021">
        <w:fldChar w:fldCharType="end"/>
      </w:r>
      <w:r>
        <w:t xml:space="preserve">. Thus, the observed </w:t>
      </w:r>
      <w:r>
        <w:rPr>
          <w:color w:val="0070C0"/>
        </w:rPr>
        <w:t>diversity</w:t>
      </w:r>
      <w:r>
        <w:t xml:space="preserve"> increase could be attributed to the variable speed of gains </w:t>
      </w:r>
      <w:r>
        <w:rPr>
          <w:i/>
        </w:rPr>
        <w:t>vs.</w:t>
      </w:r>
      <w:r>
        <w:t xml:space="preserve"> losses. Another possibility is that communities are recovering from a massive decline driven by strong pressures on ecosystems during the mid-twentieth century </w:t>
      </w:r>
      <w:r w:rsidR="000966BC">
        <w:fldChar w:fldCharType="begin"/>
      </w:r>
      <w:r w:rsidR="000966BC">
        <w:instrText xml:space="preserve"> ADDIN ZOTERO_ITEM CSL_CITATION {"citationID":"pqssMWLC","properties":{"formattedCitation":"(Gonzalez et al., 2016)","plainCitation":"(Gonzalez et al., 2016)","noteIndex":0},"citationItems":[{"id":1271,"uris":["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0966BC">
        <w:fldChar w:fldCharType="separate"/>
      </w:r>
      <w:r w:rsidR="000966BC" w:rsidRPr="000966BC">
        <w:t>(Gonzalez et al., 2016)</w:t>
      </w:r>
      <w:r w:rsidR="000966BC">
        <w:fldChar w:fldCharType="end"/>
      </w:r>
      <w:r>
        <w:t xml:space="preserve">, which is the beginning of most of the analyses that we reviewed (Fig. 2A). </w:t>
      </w:r>
      <w:r>
        <w:rPr>
          <w:color w:val="0070C0"/>
        </w:rPr>
        <w:t>Also, changes in environmental conditions induced by climate change lead to species range shifts that colonise new areas, leading to a (presumably temporary) increase of biodiversity</w:t>
      </w:r>
      <w:r w:rsidR="00B11FF1">
        <w:rPr>
          <w:color w:val="0070C0"/>
        </w:rPr>
        <w:t xml:space="preserve"> </w:t>
      </w:r>
      <w:r w:rsidR="00B11FF1" w:rsidRPr="00B11FF1">
        <w:rPr>
          <w:color w:val="0070C0"/>
        </w:rPr>
        <w:fldChar w:fldCharType="begin"/>
      </w:r>
      <w:r w:rsidR="00B11FF1" w:rsidRPr="00B11FF1">
        <w:rPr>
          <w:color w:val="0070C0"/>
        </w:rPr>
        <w:instrText xml:space="preserve"> ADDIN ZOTERO_ITEM CSL_CITATION {"citationID":"GUL9ZUSq","properties":{"formattedCitation":"(Walther et al., 2002)","plainCitation":"(Walther et al., 2002)","noteIndex":0},"citationItems":[{"id":1533,"uris":["http://zotero.org/users/6714553/items/HEYW9PE7"],"itemData":{"id":1533,"type":"article-journal","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container-title":"Nature","DOI":"10.1038/416389a","ISSN":"1476-4687","issue":"6879","language":"en","license":"2002 Macmillan Magazines Ltd.","note":"number: 6879\npublisher: Nature Publishing Group","page":"389-395","source":"www.nature.com","title":"Ecological responses to recent climate change","URL":"https://www.nature.com/articles/416389a","volume":"416","author":[{"family":"Walther","given":"Gian-Reto"},{"family":"Post","given":"Eric"},{"family":"Convey","given":"Peter"},{"family":"Menzel","given":"Annette"},{"family":"Parmesan","given":"Camille"},{"family":"Beebee","given":"Trevor J. C."},{"family":"Fromentin","given":"Jean-Marc"},{"family":"Hoegh-Guldberg","given":"Ove"},{"family":"Bairlein","given":"Franz"}],"accessed":{"date-parts":[["2022",11,10]]},"issued":{"date-parts":[["2002",3]]}}}],"schema":"https://github.com/citation-style-language/schema/raw/master/csl-citation.json"} </w:instrText>
      </w:r>
      <w:r w:rsidR="00B11FF1" w:rsidRPr="00B11FF1">
        <w:rPr>
          <w:color w:val="0070C0"/>
        </w:rPr>
        <w:fldChar w:fldCharType="separate"/>
      </w:r>
      <w:r w:rsidR="00B11FF1" w:rsidRPr="00B11FF1">
        <w:rPr>
          <w:color w:val="0070C0"/>
        </w:rPr>
        <w:t>(Walther et al., 2002)</w:t>
      </w:r>
      <w:r w:rsidR="00B11FF1" w:rsidRPr="00B11FF1">
        <w:rPr>
          <w:color w:val="0070C0"/>
        </w:rPr>
        <w:fldChar w:fldCharType="end"/>
      </w:r>
      <w:r>
        <w:rPr>
          <w:color w:val="0070C0"/>
        </w:rPr>
        <w:t>.</w:t>
      </w:r>
      <w:r>
        <w:t xml:space="preserve"> Besides, we reported species-based, not population-based metrics (</w:t>
      </w:r>
      <w:proofErr w:type="gramStart"/>
      <w:r>
        <w:rPr>
          <w:i/>
        </w:rPr>
        <w:t>e.g.</w:t>
      </w:r>
      <w:proofErr w:type="gramEnd"/>
      <w:r>
        <w:t xml:space="preserve"> multi-species indicators such as farmland/woodland/urban birds indicator, the </w:t>
      </w:r>
      <w:r w:rsidR="00707FC9">
        <w:t>L</w:t>
      </w:r>
      <w:r>
        <w:t xml:space="preserve">iving </w:t>
      </w:r>
      <w:r w:rsidR="00707FC9">
        <w:t>P</w:t>
      </w:r>
      <w:r>
        <w:t xml:space="preserve">lanet </w:t>
      </w:r>
      <w:r w:rsidR="00707FC9">
        <w:t>I</w:t>
      </w:r>
      <w:r>
        <w:t>ndex…), and potentially other metrics (</w:t>
      </w:r>
      <w:r>
        <w:rPr>
          <w:i/>
        </w:rPr>
        <w:t>e.g.</w:t>
      </w:r>
      <w:r>
        <w:t xml:space="preserve"> trait-based indicators), </w:t>
      </w:r>
      <w:bookmarkStart w:id="12" w:name="_Hlk119050857"/>
      <w:r>
        <w:rPr>
          <w:color w:val="0070C0"/>
        </w:rPr>
        <w:t>but we stress that those abundance-based metrics, which are often found decreasing, are beyond the scope of our study</w:t>
      </w:r>
      <w:bookmarkEnd w:id="12"/>
      <w:r>
        <w:rPr>
          <w:color w:val="0070C0"/>
        </w:rPr>
        <w:t xml:space="preserve">. </w:t>
      </w:r>
      <w:r>
        <w:t xml:space="preserve">We thus see an opportunity for future </w:t>
      </w:r>
      <w:r>
        <w:lastRenderedPageBreak/>
        <w:t xml:space="preserve">comparisons of trends of both species-based and </w:t>
      </w:r>
      <w:proofErr w:type="spellStart"/>
      <w:proofErr w:type="gramStart"/>
      <w:r>
        <w:t>non species</w:t>
      </w:r>
      <w:proofErr w:type="spellEnd"/>
      <w:proofErr w:type="gramEnd"/>
      <w:r>
        <w:t>-based metrics. Indeed, it is possible to have, on average, species richness increase together with abundance decline</w:t>
      </w:r>
      <w:r w:rsidR="00E45B02">
        <w:t xml:space="preserve"> </w:t>
      </w:r>
      <w:r w:rsidR="00E45B02" w:rsidRPr="00B30394">
        <w:fldChar w:fldCharType="begin"/>
      </w:r>
      <w:r w:rsidR="00E45B02" w:rsidRPr="00B30394">
        <w:instrText xml:space="preserve"> ADDIN ZOTERO_ITEM CSL_CITATION {"citationID":"WV9QMBbd","properties":{"formattedCitation":"(Barnagaud et al., 2017; La Sorte &amp; Boecklen, 2005)","plainCitation":"(Barnagaud et al., 2017; La Sorte &amp; Boecklen, 2005)","noteIndex":0},"citationItems":[{"id":416,"uris":["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384,"uris":["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w:instrText>
      </w:r>
      <w:r w:rsidR="00E45B02" w:rsidRPr="00B30394">
        <w:rPr>
          <w:lang w:val="fr-FR"/>
        </w:rPr>
        <w:instrText xml:space="preserve">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E45B02" w:rsidRPr="00B30394">
        <w:fldChar w:fldCharType="separate"/>
      </w:r>
      <w:r w:rsidR="00E45B02" w:rsidRPr="00B30394">
        <w:rPr>
          <w:lang w:val="fr-FR"/>
        </w:rPr>
        <w:t>(Barnagaud et al., 2017; La Sorte &amp; Boecklen, 2005)</w:t>
      </w:r>
      <w:r w:rsidR="00E45B02" w:rsidRPr="00B30394">
        <w:fldChar w:fldCharType="end"/>
      </w:r>
      <w:r w:rsidRPr="00B30394">
        <w:rPr>
          <w:lang w:val="fr-FR"/>
        </w:rPr>
        <w:t xml:space="preserve"> </w:t>
      </w:r>
      <w:r w:rsidRPr="00E45B02">
        <w:rPr>
          <w:lang w:val="fr-FR"/>
        </w:rPr>
        <w:t xml:space="preserve">or </w:t>
      </w:r>
      <w:proofErr w:type="spellStart"/>
      <w:r w:rsidRPr="00E45B02">
        <w:rPr>
          <w:lang w:val="fr-FR"/>
        </w:rPr>
        <w:t>abundance</w:t>
      </w:r>
      <w:proofErr w:type="spellEnd"/>
      <w:r w:rsidRPr="00E45B02">
        <w:rPr>
          <w:lang w:val="fr-FR"/>
        </w:rPr>
        <w:t xml:space="preserve"> </w:t>
      </w:r>
      <w:proofErr w:type="spellStart"/>
      <w:r w:rsidRPr="00E45B02">
        <w:rPr>
          <w:lang w:val="fr-FR"/>
        </w:rPr>
        <w:t>stability</w:t>
      </w:r>
      <w:proofErr w:type="spellEnd"/>
      <w:r w:rsidR="00B30394">
        <w:rPr>
          <w:lang w:val="fr-FR"/>
        </w:rPr>
        <w:t xml:space="preserve"> </w:t>
      </w:r>
      <w:r w:rsidR="00B30394">
        <w:rPr>
          <w:lang w:val="fr-FR"/>
        </w:rPr>
        <w:fldChar w:fldCharType="begin"/>
      </w:r>
      <w:r w:rsidR="00B30394">
        <w:rPr>
          <w:lang w:val="fr-FR"/>
        </w:rPr>
        <w:instrText xml:space="preserve"> ADDIN ZOTERO_ITEM CSL_CITATION {"citationID":"vqruTbJA","properties":{"formattedCitation":"(Pilotto et al., 2020)","plainCitation":"(Pilotto et al., 2020)","noteIndex":0},"citationItems":[{"id":390,"uris":["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license":"2020 The Author(s)","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w:instrText>
      </w:r>
      <w:r w:rsidR="00B30394" w:rsidRPr="00E618BA">
        <w:rPr>
          <w:lang w:val="en-US"/>
        </w:rPr>
        <w:instrText xml:space="preserve">},{"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sidR="00B30394">
        <w:rPr>
          <w:lang w:val="fr-FR"/>
        </w:rPr>
        <w:fldChar w:fldCharType="separate"/>
      </w:r>
      <w:r w:rsidR="00B30394" w:rsidRPr="00B30394">
        <w:t>(Pilotto et al., 2020)</w:t>
      </w:r>
      <w:r w:rsidR="00B30394">
        <w:rPr>
          <w:lang w:val="fr-FR"/>
        </w:rPr>
        <w:fldChar w:fldCharType="end"/>
      </w:r>
      <w:r w:rsidRPr="00E618BA">
        <w:rPr>
          <w:lang w:val="en-US"/>
        </w:rPr>
        <w:t xml:space="preserve">. </w:t>
      </w:r>
    </w:p>
    <w:p w14:paraId="2E5D36E8" w14:textId="77777777" w:rsidR="009D6447" w:rsidRDefault="00000000" w:rsidP="00940F88">
      <w:pPr>
        <w:pStyle w:val="Heading2"/>
      </w:pPr>
      <w:bookmarkStart w:id="13" w:name="_heading=h.3rdcrjn" w:colFirst="0" w:colLast="0"/>
      <w:bookmarkEnd w:id="13"/>
      <w:r>
        <w:t xml:space="preserve">Issues of temporal grain </w:t>
      </w:r>
    </w:p>
    <w:p w14:paraId="49103AD9" w14:textId="09DDA510" w:rsidR="009D6447" w:rsidRDefault="00000000" w:rsidP="00CF43E7">
      <w:r>
        <w:t>The importance of temporal scaling of biodiversity is known since</w:t>
      </w:r>
      <w:r w:rsidR="00065E21">
        <w:t xml:space="preserve"> </w:t>
      </w:r>
      <w:r w:rsidR="00065E21">
        <w:fldChar w:fldCharType="begin"/>
      </w:r>
      <w:r w:rsidR="008A615E">
        <w:instrText xml:space="preserve"> ADDIN ZOTERO_ITEM CSL_CITATION {"citationID":"UeTRjaQm","properties":{"formattedCitation":"(Grinnell, 1922)","plainCitation":"(Grinnell, 1922)","dontUpdate":true,"noteIndex":0},"citationItems":[{"id":1110,"uris":["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065E21">
        <w:fldChar w:fldCharType="separate"/>
      </w:r>
      <w:r w:rsidR="00065E21" w:rsidRPr="00065E21">
        <w:t xml:space="preserve">Grinnell </w:t>
      </w:r>
      <w:r w:rsidR="00065E21">
        <w:t>(</w:t>
      </w:r>
      <w:r w:rsidR="00065E21" w:rsidRPr="00065E21">
        <w:t>1922)</w:t>
      </w:r>
      <w:r w:rsidR="00065E21">
        <w:fldChar w:fldCharType="end"/>
      </w:r>
      <w:r>
        <w:t xml:space="preserve">, who used California birds to demonstrate the species-time relationship </w:t>
      </w:r>
      <w:r>
        <w:rPr>
          <w:color w:val="0070C0"/>
        </w:rPr>
        <w:t>(</w:t>
      </w:r>
      <w:r>
        <w:rPr>
          <w:i/>
          <w:color w:val="0070C0"/>
        </w:rPr>
        <w:t xml:space="preserve">i.e. </w:t>
      </w:r>
      <w:r>
        <w:rPr>
          <w:color w:val="0070C0"/>
        </w:rPr>
        <w:t>relationship between temporal grain and species richness)</w:t>
      </w:r>
      <w:r>
        <w:t xml:space="preserve">, which has later been proven to be common </w:t>
      </w:r>
      <w:r w:rsidR="00065E21">
        <w:fldChar w:fldCharType="begin"/>
      </w:r>
      <w:r w:rsidR="00D85D71">
        <w:instrText xml:space="preserve"> ADDIN ZOTERO_ITEM CSL_CITATION {"citationID":"iinO4DyU","properties":{"formattedCitation":"(White, 2004)","plainCitation":"(White, 2004)","noteIndex":0},"citationItems":[{"id":310,"uris":["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065E21">
        <w:fldChar w:fldCharType="separate"/>
      </w:r>
      <w:r w:rsidR="00D85D71" w:rsidRPr="00D85D71">
        <w:t>(White, 2004)</w:t>
      </w:r>
      <w:r w:rsidR="00065E21">
        <w:fldChar w:fldCharType="end"/>
      </w:r>
      <w:r>
        <w:t xml:space="preserve">. However, we found that the description of the temporal grain in the studies was not straightforward (Table </w:t>
      </w:r>
      <w:r>
        <w:rPr>
          <w:color w:val="0070C0"/>
        </w:rPr>
        <w:t>2</w:t>
      </w:r>
      <w:r>
        <w:t>). Sometimes, the temporal grain of the sampling was specified precisely</w:t>
      </w:r>
      <w:r w:rsidR="00313BAC">
        <w:t xml:space="preserve"> </w:t>
      </w:r>
      <w:r w:rsidR="00313BAC">
        <w:fldChar w:fldCharType="begin"/>
      </w:r>
      <w:r w:rsidR="008A615E">
        <w:instrText xml:space="preserve"> ADDIN ZOTERO_ITEM CSL_CITATION {"citationID":"x2tYlMzt","properties":{"formattedCitation":"(Schipper et al., 2016)","plainCitation":"(Schipper et al., 2016)","dontUpdate":true,"noteIndex":0},"citationItems":[{"id":479,"uris":["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313BAC">
        <w:fldChar w:fldCharType="separate"/>
      </w:r>
      <w:r w:rsidR="00313BAC" w:rsidRPr="00313BAC">
        <w:t>(</w:t>
      </w:r>
      <w:r w:rsidR="00313BAC">
        <w:rPr>
          <w:i/>
        </w:rPr>
        <w:t xml:space="preserve">e.g. </w:t>
      </w:r>
      <w:r w:rsidR="00313BAC">
        <w:t xml:space="preserve">time of each census point, as in </w:t>
      </w:r>
      <w:r w:rsidR="00313BAC" w:rsidRPr="00313BAC">
        <w:t>Schipper et al., 2016)</w:t>
      </w:r>
      <w:r w:rsidR="00313BAC">
        <w:fldChar w:fldCharType="end"/>
      </w:r>
      <w:r>
        <w:t>, and sometimes with inaccuracies</w:t>
      </w:r>
      <w:r w:rsidR="006A5225">
        <w:t xml:space="preserve"> </w:t>
      </w:r>
      <w:r w:rsidR="006A5225">
        <w:fldChar w:fldCharType="begin"/>
      </w:r>
      <w:r w:rsidR="008A615E">
        <w:instrText xml:space="preserve"> ADDIN ZOTERO_ITEM CSL_CITATION {"citationID":"XCPdPDWJ","properties":{"formattedCitation":"(Davey et al., 2012)","plainCitation":"(Davey et al., 2012)","dontUpdate":true,"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6A5225">
        <w:fldChar w:fldCharType="separate"/>
      </w:r>
      <w:r w:rsidR="006A5225" w:rsidRPr="006A5225">
        <w:t>(</w:t>
      </w:r>
      <w:r w:rsidR="006A5225">
        <w:rPr>
          <w:i/>
        </w:rPr>
        <w:t>e.g.</w:t>
      </w:r>
      <w:r w:rsidR="006A5225">
        <w:t xml:space="preserve"> </w:t>
      </w:r>
      <w:r w:rsidR="006A5225">
        <w:rPr>
          <w:i/>
          <w:color w:val="0070C0"/>
        </w:rPr>
        <w:t>“During the survey, each observer records birds along two 1-km transect routes through each 1-km square.”</w:t>
      </w:r>
      <w:r w:rsidR="006A5225">
        <w:rPr>
          <w:color w:val="0070C0"/>
        </w:rPr>
        <w:t xml:space="preserve">, </w:t>
      </w:r>
      <w:r w:rsidR="006A5225" w:rsidRPr="006A5225">
        <w:rPr>
          <w:color w:val="0070C0"/>
        </w:rPr>
        <w:t>Davey et al., 2012</w:t>
      </w:r>
      <w:r w:rsidR="006A5225" w:rsidRPr="006A5225">
        <w:t>)</w:t>
      </w:r>
      <w:r w:rsidR="006A5225">
        <w:fldChar w:fldCharType="end"/>
      </w:r>
      <w:r>
        <w:t xml:space="preserve">. </w:t>
      </w:r>
    </w:p>
    <w:p w14:paraId="0EAE6523" w14:textId="7338C884" w:rsidR="009D6447" w:rsidRDefault="00000000" w:rsidP="00CF43E7">
      <w:pPr>
        <w:rPr>
          <w:color w:val="0070C0"/>
        </w:rPr>
      </w:pPr>
      <w:r>
        <w:t xml:space="preserve">Even if precisely specified, the temporal grain of the sampling does not always represent the temporal grain of the </w:t>
      </w:r>
      <w:r>
        <w:rPr>
          <w:color w:val="0070C0"/>
        </w:rPr>
        <w:t>analysis conducted (see the difference between Fig. 1C and 1D)</w:t>
      </w:r>
      <w:r>
        <w:t xml:space="preserve">. Some </w:t>
      </w:r>
      <w:r>
        <w:rPr>
          <w:color w:val="0070C0"/>
        </w:rPr>
        <w:t xml:space="preserve">samples </w:t>
      </w:r>
      <w:r>
        <w:t>are combined over a certain area</w:t>
      </w:r>
      <w:r w:rsidR="00FB483C">
        <w:t xml:space="preserve"> </w:t>
      </w:r>
      <w:r w:rsidR="00FB483C">
        <w:fldChar w:fldCharType="begin"/>
      </w:r>
      <w:r w:rsidR="008A615E">
        <w:instrText xml:space="preserve"> ADDIN ZOTERO_ITEM CSL_CITATION {"citationID":"pwaazeZG","properties":{"formattedCitation":"(Van Turnhout et al., 2007)","plainCitation":"(Van Turnhout et al., 2007)","dontUpdate":true,"noteIndex":0},"citationItems":[{"id":383,"uris":["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FB483C">
        <w:fldChar w:fldCharType="separate"/>
      </w:r>
      <w:r w:rsidR="00062A72" w:rsidRPr="00062A72">
        <w:t>(</w:t>
      </w:r>
      <w:r w:rsidR="00062A72">
        <w:rPr>
          <w:i/>
        </w:rPr>
        <w:t>e.g.</w:t>
      </w:r>
      <w:r w:rsidR="00062A72">
        <w:t xml:space="preserve"> combining the species richness in an atlas square, such as in </w:t>
      </w:r>
      <w:r w:rsidR="00062A72" w:rsidRPr="00062A72">
        <w:t>Van Turnhout et al., 2007)</w:t>
      </w:r>
      <w:r w:rsidR="00FB483C">
        <w:fldChar w:fldCharType="end"/>
      </w:r>
      <w:r>
        <w:t xml:space="preserve"> and sometimes over both an area and a period of time</w:t>
      </w:r>
      <w:r w:rsidR="00404B19">
        <w:t xml:space="preserve"> </w:t>
      </w:r>
      <w:r w:rsidR="00404B19">
        <w:fldChar w:fldCharType="begin"/>
      </w:r>
      <w:r w:rsidR="00404B19">
        <w:instrText xml:space="preserve"> ADDIN ZOTERO_ITEM CSL_CITATION {"citationID":"hOjA1hVm","properties":{"formattedCitation":"(Chase et al., 2019)","plainCitation":"(Chase et al., 2019)","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404B19">
        <w:fldChar w:fldCharType="separate"/>
      </w:r>
      <w:r w:rsidR="00404B19" w:rsidRPr="00404B19">
        <w:t>(Chase et al., 2019)</w:t>
      </w:r>
      <w:r w:rsidR="00404B19">
        <w:fldChar w:fldCharType="end"/>
      </w:r>
      <w:r>
        <w:t xml:space="preserve">. Analogically, </w:t>
      </w:r>
      <w:r>
        <w:rPr>
          <w:color w:val="0070C0"/>
        </w:rPr>
        <w:t xml:space="preserve">the temporal grain of the analysis should be the result of the same combination of the temporal extent of the samples </w:t>
      </w:r>
      <w:r>
        <w:t>(</w:t>
      </w:r>
      <w:proofErr w:type="gramStart"/>
      <w:r>
        <w:rPr>
          <w:i/>
        </w:rPr>
        <w:t>e.g.</w:t>
      </w:r>
      <w:proofErr w:type="gramEnd"/>
      <w:r>
        <w:rPr>
          <w:i/>
        </w:rPr>
        <w:t xml:space="preserve"> </w:t>
      </w:r>
      <w:r>
        <w:t xml:space="preserve">Fig. </w:t>
      </w:r>
      <w:r>
        <w:rPr>
          <w:color w:val="0070C0"/>
        </w:rPr>
        <w:t>1C</w:t>
      </w:r>
      <w:r>
        <w:t xml:space="preserve">, </w:t>
      </w:r>
      <w:r>
        <w:rPr>
          <w:color w:val="0070C0"/>
        </w:rPr>
        <w:t>the analysis is made at the temporal grain of the red boxes</w:t>
      </w:r>
      <w:r>
        <w:t xml:space="preserve"> </w:t>
      </w:r>
      <w:r>
        <w:rPr>
          <w:color w:val="0070C0"/>
        </w:rPr>
        <w:t>which is different from the temporal grain of the samples in Fig. 1D</w:t>
      </w:r>
      <w:r>
        <w:t xml:space="preserve">). However, </w:t>
      </w:r>
      <w:r>
        <w:rPr>
          <w:color w:val="0070C0"/>
        </w:rPr>
        <w:t xml:space="preserve">the process of how the temporal grain of the analysis is obtained from the temporal grain of the sampling was </w:t>
      </w:r>
      <w:r>
        <w:t xml:space="preserve">seldom specified in the papers that we reviewed. Usually, only the lag </w:t>
      </w:r>
      <w:r>
        <w:rPr>
          <w:color w:val="0070C0"/>
        </w:rPr>
        <w:t xml:space="preserve">at the analysis level </w:t>
      </w:r>
      <w:r>
        <w:t>is reported (Fig. 1</w:t>
      </w:r>
      <w:r>
        <w:rPr>
          <w:color w:val="0070C0"/>
        </w:rPr>
        <w:t>C</w:t>
      </w:r>
      <w:r>
        <w:t xml:space="preserve">). </w:t>
      </w:r>
      <w:r>
        <w:rPr>
          <w:color w:val="0070C0"/>
        </w:rPr>
        <w:t xml:space="preserve">It is also important to consider the temporal lag of the sampling as well as how those samples are clumped in time (Fig. 2D, </w:t>
      </w:r>
      <w:r>
        <w:rPr>
          <w:color w:val="0070C0"/>
        </w:rPr>
        <w:lastRenderedPageBreak/>
        <w:t>the samples can be spread homogeneously or clumped in the red box). That is, the temporal lag between samples, and aggregation of the samples, can vary and we can expect different temporal distance decay of similarity for a given temporal grain of the analysis</w:t>
      </w:r>
      <w:r w:rsidR="001665A9">
        <w:rPr>
          <w:color w:val="0070C0"/>
        </w:rPr>
        <w:t xml:space="preserve"> </w:t>
      </w:r>
      <w:r w:rsidR="001665A9" w:rsidRPr="005818C0">
        <w:rPr>
          <w:color w:val="0070C0"/>
        </w:rPr>
        <w:fldChar w:fldCharType="begin"/>
      </w:r>
      <w:r w:rsidR="008A615E">
        <w:rPr>
          <w:color w:val="0070C0"/>
        </w:rPr>
        <w:instrText xml:space="preserve"> ADDIN ZOTERO_ITEM CSL_CITATION {"citationID":"g01O5vhr","properties":{"formattedCitation":"(Nekola &amp; White, 1999)","plainCitation":"(Nekola &amp; White, 1999)","dontUpdate":true,"noteIndex":0},"citationItems":[{"id":1477,"uris":["http://zotero.org/users/6714553/items/ILPW6T99"],"itemData":{"id":1477,"type":"article-journal","abstract":"Aim Our aim was to understand how similarity changes with distance in biological communities, to use the distance decay perspective as quantitative technique to describe biogeographic pattern, and to explore whether growth form, dispersal type, rarity, or support affected the rate of distance decay in similarity. Location North American spruce-fir forests, Appalachian montane spruce-fir forests. Methods We estimated rates of distance decay through regression of log-transformed compositional similarity against distance for pairwise comparisons of thirty-four white spruce plots and twenty-six black spruce plots distributed from eastern Canada to Alaska, six regional floras along the crest of the Appalachians, and six regional floras along the east–west extent of the boreal forest. Results Similarity decreased significantly with distance, with the most linear models relating the log of similarity to untransformed distance. The rate of similarity decay was 1.5–1.9 times higher for vascular plants than for bryophytes. The rate of distance decay was highest for berry-fruited and nut-bearing species (1.7 times higher than plumose-seeded species and 1.9 times higher than microseeded/spore species) and 2.1 times higher for herbs than woody plants. There was no distance decay for rare species, while species of intermediate frequency had 2.0 times higher distance decay rates than common species. The rate of distance decay was 2.7 times higher for floras from the fragmented Appalachians than for floras from the contiguous boreal forest. Main conclusions The distance decay of similarity can be caused by either a decrease in environmental similarity with distance (e.g. climatic gradients) or by limits to dispersal and niche width differences among taxa. Regardless of cause, the distance decay of similarity provides a simple descriptor of how biological diversity is distributed and therefore has consequences for conservation strategy.","container-title":"Journal of Biogeography","DOI":"10.1046/j.1365-2699.1999.00305.x","ISSN":"1365-2699","issue":"4","language":"en","note":"_eprint: https://onlinelibrary.wiley.com/doi/pdf/10.1046/j.1365-2699.1999.00305.x","page":"867-878","source":"Wiley Online Library","title":"The distance decay of similarity in biogeography and ecology","URL":"https://onlinelibrary.wiley.com/doi/abs/10.1046/j.1365-2699.1999.00305.x","volume":"26","author":[{"family":"Nekola","given":"Jeffrey C."},{"family":"White","given":"Peter S."}],"accessed":{"date-parts":[["2022",10,27]]},"issued":{"date-parts":[["1999"]]}}}],"schema":"https://github.com/citation-style-language/schema/raw/master/csl-citation.json"} </w:instrText>
      </w:r>
      <w:r w:rsidR="001665A9" w:rsidRPr="005818C0">
        <w:rPr>
          <w:color w:val="0070C0"/>
        </w:rPr>
        <w:fldChar w:fldCharType="separate"/>
      </w:r>
      <w:r w:rsidR="001665A9" w:rsidRPr="005818C0">
        <w:rPr>
          <w:color w:val="0070C0"/>
        </w:rPr>
        <w:t>(</w:t>
      </w:r>
      <w:r w:rsidR="001665A9" w:rsidRPr="005818C0">
        <w:rPr>
          <w:i/>
          <w:color w:val="0070C0"/>
        </w:rPr>
        <w:t xml:space="preserve">i.e. </w:t>
      </w:r>
      <w:r w:rsidR="001665A9" w:rsidRPr="005818C0">
        <w:rPr>
          <w:color w:val="0070C0"/>
        </w:rPr>
        <w:t>temporal autocorrelation; Nekola &amp; White, 1999)</w:t>
      </w:r>
      <w:r w:rsidR="001665A9" w:rsidRPr="005818C0">
        <w:rPr>
          <w:color w:val="0070C0"/>
        </w:rPr>
        <w:fldChar w:fldCharType="end"/>
      </w:r>
      <w:r>
        <w:rPr>
          <w:color w:val="0070C0"/>
        </w:rPr>
        <w:t>.</w:t>
      </w:r>
    </w:p>
    <w:p w14:paraId="536A9C12" w14:textId="4B051E68" w:rsidR="009D6447" w:rsidRDefault="00000000" w:rsidP="00CF43E7">
      <w:r>
        <w:t xml:space="preserve">If one wants to study the temporal scaling of biodiversity trends </w:t>
      </w:r>
      <w:r w:rsidR="001526B1" w:rsidRPr="001526B1">
        <w:rPr>
          <w:color w:val="0070C0"/>
        </w:rPr>
        <w:fldChar w:fldCharType="begin"/>
      </w:r>
      <w:r w:rsidR="001526B1" w:rsidRPr="001526B1">
        <w:rPr>
          <w:color w:val="0070C0"/>
        </w:rPr>
        <w:instrText xml:space="preserve"> ADDIN ZOTERO_ITEM CSL_CITATION {"citationID":"CLswshrf","properties":{"formattedCitation":"(Thompson et al., 2002)","plainCitation":"(Thompson et al., 2002)","noteIndex":0},"citationItems":[{"id":1467,"uris":["http://zotero.org/users/6714553/items/6NYLWVTQ"],"itemData":{"id":1467,"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URL":"https://www.jstor.org/stable/4131137","volume":"73","author":[{"family":"Thompson","given":"Frank R."},{"family":"Burhans","given":"Dirk E."},{"family":"Root","given":"Brian"}],"accessed":{"date-parts":[["2022",10,13]]},"issued":{"date-parts":[["2002"]]}}}],"schema":"https://github.com/citation-style-language/schema/raw/master/csl-citation.json"} </w:instrText>
      </w:r>
      <w:r w:rsidR="001526B1" w:rsidRPr="001526B1">
        <w:rPr>
          <w:color w:val="0070C0"/>
        </w:rPr>
        <w:fldChar w:fldCharType="separate"/>
      </w:r>
      <w:r w:rsidR="001526B1" w:rsidRPr="001526B1">
        <w:rPr>
          <w:color w:val="0070C0"/>
        </w:rPr>
        <w:t>(Thompson et al., 2002)</w:t>
      </w:r>
      <w:r w:rsidR="001526B1" w:rsidRPr="001526B1">
        <w:rPr>
          <w:color w:val="0070C0"/>
        </w:rPr>
        <w:fldChar w:fldCharType="end"/>
      </w:r>
      <w:r>
        <w:t xml:space="preserve">, a clear definition and description of </w:t>
      </w:r>
      <w:r>
        <w:rPr>
          <w:color w:val="0070C0"/>
        </w:rPr>
        <w:t>all</w:t>
      </w:r>
      <w:r>
        <w:t xml:space="preserve"> the temporal </w:t>
      </w:r>
      <w:r>
        <w:rPr>
          <w:color w:val="0070C0"/>
        </w:rPr>
        <w:t>features</w:t>
      </w:r>
      <w:r w:rsidR="00356A66">
        <w:rPr>
          <w:color w:val="0070C0"/>
        </w:rPr>
        <w:t xml:space="preserve"> (</w:t>
      </w:r>
      <w:r w:rsidR="00356A66">
        <w:rPr>
          <w:i/>
          <w:iCs/>
          <w:color w:val="0070C0"/>
        </w:rPr>
        <w:t xml:space="preserve">i.e. </w:t>
      </w:r>
      <w:r w:rsidR="00356A66">
        <w:rPr>
          <w:color w:val="0070C0"/>
        </w:rPr>
        <w:t>grain, lag and extent)</w:t>
      </w:r>
      <w:r>
        <w:t xml:space="preserve"> </w:t>
      </w:r>
      <w:r>
        <w:rPr>
          <w:color w:val="0070C0"/>
        </w:rPr>
        <w:t xml:space="preserve">of both the study design </w:t>
      </w:r>
      <w:r>
        <w:rPr>
          <w:b/>
          <w:color w:val="0070C0"/>
        </w:rPr>
        <w:t xml:space="preserve">and </w:t>
      </w:r>
      <w:r>
        <w:rPr>
          <w:color w:val="0070C0"/>
        </w:rPr>
        <w:t>the analysis</w:t>
      </w:r>
      <w:r>
        <w:t xml:space="preserve"> needs to be considered </w:t>
      </w:r>
      <w:r>
        <w:rPr>
          <w:color w:val="0070C0"/>
        </w:rPr>
        <w:t>(Fig. 1C, 1D)</w:t>
      </w:r>
      <w:r>
        <w:t>. Thus</w:t>
      </w:r>
      <w:r>
        <w:rPr>
          <w:color w:val="0070C0"/>
        </w:rPr>
        <w:t>, future studies should provide the following features:</w:t>
      </w:r>
      <w:r>
        <w:t xml:space="preserve"> </w:t>
      </w:r>
      <w:r>
        <w:rPr>
          <w:b/>
          <w:color w:val="0070C0"/>
        </w:rPr>
        <w:t>1)</w:t>
      </w:r>
      <w:r>
        <w:t xml:space="preserve"> </w:t>
      </w:r>
      <w:r>
        <w:rPr>
          <w:color w:val="0070C0"/>
        </w:rPr>
        <w:t>the temporal grain of the sampling (</w:t>
      </w:r>
      <w:r>
        <w:rPr>
          <w:i/>
          <w:color w:val="0070C0"/>
        </w:rPr>
        <w:t xml:space="preserve">i.e. </w:t>
      </w:r>
      <w:r>
        <w:rPr>
          <w:color w:val="0070C0"/>
        </w:rPr>
        <w:t xml:space="preserve">black dots in Fig. 1D), </w:t>
      </w:r>
      <w:r>
        <w:rPr>
          <w:b/>
          <w:color w:val="0070C0"/>
        </w:rPr>
        <w:t xml:space="preserve">2) </w:t>
      </w:r>
      <w:r>
        <w:rPr>
          <w:color w:val="0070C0"/>
        </w:rPr>
        <w:t xml:space="preserve">the temporal grain of the analysis (red boxes in Fig. 1C), </w:t>
      </w:r>
      <w:r>
        <w:rPr>
          <w:b/>
          <w:color w:val="0070C0"/>
        </w:rPr>
        <w:t xml:space="preserve">3) </w:t>
      </w:r>
      <w:r>
        <w:rPr>
          <w:color w:val="0070C0"/>
        </w:rPr>
        <w:t>the number of samples used to form the temporal grain of the analysis (</w:t>
      </w:r>
      <w:r>
        <w:rPr>
          <w:i/>
          <w:color w:val="0070C0"/>
        </w:rPr>
        <w:t xml:space="preserve">i.e. </w:t>
      </w:r>
      <w:r>
        <w:rPr>
          <w:color w:val="0070C0"/>
        </w:rPr>
        <w:t xml:space="preserve">the number of black dots in a red box in Fig. 1D), </w:t>
      </w:r>
      <w:r>
        <w:rPr>
          <w:b/>
          <w:color w:val="0070C0"/>
        </w:rPr>
        <w:t xml:space="preserve">4) </w:t>
      </w:r>
      <w:r>
        <w:rPr>
          <w:color w:val="0070C0"/>
        </w:rPr>
        <w:t xml:space="preserve">how these samples have been processed to obtain the temporal grain of the analysis (summed/averaged/modelled) </w:t>
      </w:r>
      <w:r>
        <w:rPr>
          <w:b/>
          <w:color w:val="0070C0"/>
        </w:rPr>
        <w:t xml:space="preserve">5) </w:t>
      </w:r>
      <w:r>
        <w:rPr>
          <w:color w:val="0070C0"/>
        </w:rPr>
        <w:t xml:space="preserve">how these samples are clumped or spread in time, </w:t>
      </w:r>
      <w:r>
        <w:rPr>
          <w:b/>
          <w:color w:val="0070C0"/>
        </w:rPr>
        <w:t xml:space="preserve">6) </w:t>
      </w:r>
      <w:r>
        <w:rPr>
          <w:color w:val="0070C0"/>
        </w:rPr>
        <w:t xml:space="preserve">the temporal lag of the analysis (Fig. 1C), and </w:t>
      </w:r>
      <w:r>
        <w:rPr>
          <w:b/>
          <w:color w:val="0070C0"/>
        </w:rPr>
        <w:t xml:space="preserve">7) </w:t>
      </w:r>
      <w:r>
        <w:rPr>
          <w:color w:val="0070C0"/>
        </w:rPr>
        <w:t xml:space="preserve">the temporal lag of the sampling (Fig. 1D). We argue that these guidelines allow for a complete representation of temporal </w:t>
      </w:r>
      <w:r w:rsidR="00572800">
        <w:rPr>
          <w:color w:val="0070C0"/>
        </w:rPr>
        <w:t>structure,</w:t>
      </w:r>
      <w:r>
        <w:rPr>
          <w:color w:val="0070C0"/>
        </w:rPr>
        <w:t xml:space="preserve"> as they differentiate the temporal features of the sampling from those of the analysis (</w:t>
      </w:r>
      <w:proofErr w:type="gramStart"/>
      <w:r>
        <w:rPr>
          <w:i/>
          <w:color w:val="0070C0"/>
        </w:rPr>
        <w:t>i.e.</w:t>
      </w:r>
      <w:proofErr w:type="gramEnd"/>
      <w:r>
        <w:rPr>
          <w:i/>
          <w:color w:val="0070C0"/>
        </w:rPr>
        <w:t xml:space="preserve"> </w:t>
      </w:r>
      <w:r>
        <w:rPr>
          <w:color w:val="0070C0"/>
        </w:rPr>
        <w:t xml:space="preserve">difference between Fig. 1C and Fig. 1D). This would allow a </w:t>
      </w:r>
      <w:r w:rsidR="00572800">
        <w:rPr>
          <w:color w:val="0070C0"/>
        </w:rPr>
        <w:t>better assessment</w:t>
      </w:r>
      <w:r>
        <w:rPr>
          <w:color w:val="0070C0"/>
        </w:rPr>
        <w:t xml:space="preserve"> of the impact of the temporal features on biodiversity and its trends in the future. </w:t>
      </w:r>
      <w:r>
        <w:t xml:space="preserve">These recommendations also apply to spatial </w:t>
      </w:r>
      <w:r>
        <w:rPr>
          <w:color w:val="0070C0"/>
        </w:rPr>
        <w:t>features, which</w:t>
      </w:r>
      <w:r>
        <w:t xml:space="preserve"> </w:t>
      </w:r>
      <w:r>
        <w:rPr>
          <w:color w:val="0070C0"/>
        </w:rPr>
        <w:t>are more often considered and simpler to display with maps</w:t>
      </w:r>
      <w:r>
        <w:t xml:space="preserve">. </w:t>
      </w:r>
    </w:p>
    <w:p w14:paraId="3BF24CC2" w14:textId="77777777" w:rsidR="009D6447" w:rsidRDefault="00000000" w:rsidP="00940F88">
      <w:pPr>
        <w:pStyle w:val="Heading2"/>
      </w:pPr>
      <w:bookmarkStart w:id="14" w:name="_heading=h.3k4dsmc4g9uo" w:colFirst="0" w:colLast="0"/>
      <w:bookmarkEnd w:id="14"/>
      <w:r>
        <w:t>Lack of spatial replication</w:t>
      </w:r>
    </w:p>
    <w:p w14:paraId="72A4ADC9" w14:textId="30A96EB2" w:rsidR="00744359" w:rsidRDefault="00000000" w:rsidP="00CF43E7">
      <w:pPr>
        <w:spacing w:after="0"/>
      </w:pPr>
      <w:bookmarkStart w:id="15" w:name="_heading=h.lnxbz9" w:colFirst="0" w:colLast="0"/>
      <w:bookmarkEnd w:id="15"/>
      <w:r>
        <w:t xml:space="preserve">In order to better understand the link between spatial scales and biodiversity trends, we focused on articles reporting and summarising trends from more than a single location, since a trend from a single locality </w:t>
      </w:r>
      <w:r>
        <w:rPr>
          <w:color w:val="0070C0"/>
        </w:rPr>
        <w:t xml:space="preserve">gives little information on the patterns </w:t>
      </w:r>
      <w:r>
        <w:t xml:space="preserve">and can be driven by the site’s specific features. However, these spatially replicated studies are uncommon (we found 24 </w:t>
      </w:r>
      <w:r>
        <w:rPr>
          <w:color w:val="0070C0"/>
        </w:rPr>
        <w:t>studies out of 244 resulting from the queries made in Web of Science</w:t>
      </w:r>
      <w:r>
        <w:t xml:space="preserve">). This is partly due to a </w:t>
      </w:r>
      <w:r>
        <w:lastRenderedPageBreak/>
        <w:t xml:space="preserve">lack of data, especially outside of North America and Europe, but also to the way the data are processed. For instance, the North American BBS </w:t>
      </w:r>
      <w:r w:rsidR="00290C03">
        <w:fldChar w:fldCharType="begin"/>
      </w:r>
      <w:r w:rsidR="00290C03">
        <w:instrText xml:space="preserve"> ADDIN ZOTERO_ITEM CSL_CITATION {"citationID":"u0rg0Fe2","properties":{"formattedCitation":"(Sauer et al., 2013)","plainCitation":"(Sauer et al., 2013)","noteIndex":0},"citationItems":[{"id":1080,"uris":["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290C03">
        <w:fldChar w:fldCharType="separate"/>
      </w:r>
      <w:r w:rsidR="00290C03" w:rsidRPr="00290C03">
        <w:t>(Sauer et al., 2013)</w:t>
      </w:r>
      <w:r w:rsidR="00290C03">
        <w:fldChar w:fldCharType="end"/>
      </w:r>
      <w:r w:rsidR="00290C03">
        <w:t xml:space="preserve"> </w:t>
      </w:r>
      <w:r>
        <w:t>follows a standardised sampling plan with spatial replications (</w:t>
      </w:r>
      <w:r>
        <w:rPr>
          <w:i/>
        </w:rPr>
        <w:t>i.e.</w:t>
      </w:r>
      <w:r>
        <w:t xml:space="preserve"> multiple census plots representing roads). However, </w:t>
      </w:r>
      <w:r>
        <w:rPr>
          <w:color w:val="0070C0"/>
        </w:rPr>
        <w:t xml:space="preserve">authors can decide to aggregate and summarise the trends at the scale of a state or of the entire US, resulting in </w:t>
      </w:r>
      <w:r>
        <w:t xml:space="preserve">no spatial replication </w:t>
      </w:r>
      <w:r w:rsidR="00132DF3">
        <w:fldChar w:fldCharType="begin"/>
      </w:r>
      <w:r w:rsidR="008A615E">
        <w:instrText xml:space="preserve"> ADDIN ZOTERO_ITEM CSL_CITATION {"citationID":"O2HXP0YF","properties":{"formattedCitation":"(Rosenberg et al., 2017)","plainCitation":"(Rosenberg et al., 2017)","dontUpdate":true,"noteIndex":0},"citationItems":[{"id":1481,"uris":["http://zotero.org/users/6714553/items/WZTK92AT"],"itemData":{"id":1481,"type":"article-journal","abstract":"Conservation resources are limited, and prioritizing species based on their relative vulnerability and risk of extinction is a fundamental component of conservation planning. In North America, the conservation consortium Partners in Flight (PIF) has developed and implemented a data-driven species assessment process, at global and regional scales, based on quantitative vulnerability criteria. This species assessment process has formed the biological basis for PIF's continental and regional planning and has informed the ranking and legal listing of bird species for conservation protection by state, provincial, and national agencies in Canada, the U.S., and Mexico. Because of its long time series, extensive geographic and species coverage, standardized survey methods, and prompt availability of results, the North American Breeding Bird Survey (BBS) has been an invaluable source of data, allowing PIF to assign objective vulnerability scores calibrated across more than 460 landbird species. BBS data have been most valuable for assessing long-term population trends (PT score). PIF has also developed methods for estimating population size by extrapolating from BBS abundance indices, allowing the assignment of categorical population size (PS) scores for landbird species. At regional scales, BBS relative abundance indices have allowed PIF to assess the area importance (i.e. stewardship responsibility) of each Bird Conservation Region (BCR) for each species, using measures of both relative density and percent of total population in each BCR. Besides direct applicability to assessment scores, PIF has recently used BBS trend data to create new metrics of conservation urgency (e.g., ‘half-life'), as well as for setting population objectives for tracking progress toward meeting conservation goals. Future directions include integrating BBS data with other sources (e.g., eBird) to assess additional species and nonbreeding season measures, working closely with BBS coordinators to expand surveys into Mexico, and providing assessment scores at implementation-relevant scales, such as for migratory bird joint ventures.","container-title":"The Condor","DOI":"10.1650/CONDOR-17-57.1","ISSN":"0010-5422, 1938-5129","issue":"3","journalAbbreviation":"cond","note":"publisher: American Ornithological Society","page":"594-606","source":"bioone.org","title":"Use of North American Breeding Bird Survey data in avian conservation assessments","URL":"https://bioone.org/journals/the-condor/volume-119/issue-3/CONDOR-17-57.1/Use-of-North-American-Breeding-Bird-Survey-data-in-avian/10.1650/CONDOR-17-57.1.full","volume":"119","author":[{"family":"Rosenberg","given":"Kenneth V."},{"family":"Blancher","given":"Peter J."},{"family":"Stanton","given":"Jessica C."},{"family":"Panjabi","given":"Arvind O."}],"accessed":{"date-parts":[["2022",10,29]]},"issued":{"date-parts":[["2017",7]]}}}],"schema":"https://github.com/citation-style-language/schema/raw/master/csl-citation.json"} </w:instrText>
      </w:r>
      <w:r w:rsidR="00132DF3">
        <w:fldChar w:fldCharType="separate"/>
      </w:r>
      <w:r w:rsidR="00132DF3" w:rsidRPr="009C5047">
        <w:rPr>
          <w:lang w:val="en-US"/>
        </w:rPr>
        <w:t>(</w:t>
      </w:r>
      <w:r w:rsidR="00132DF3" w:rsidRPr="009C5047">
        <w:rPr>
          <w:i/>
          <w:iCs/>
          <w:lang w:val="en-US"/>
        </w:rPr>
        <w:t xml:space="preserve">e.g. </w:t>
      </w:r>
      <w:r w:rsidR="00132DF3" w:rsidRPr="009C5047">
        <w:rPr>
          <w:lang w:val="en-US"/>
        </w:rPr>
        <w:t>Rosenberg et al., 2017)</w:t>
      </w:r>
      <w:r w:rsidR="00132DF3">
        <w:fldChar w:fldCharType="end"/>
      </w:r>
      <w:r w:rsidRPr="009C5047">
        <w:rPr>
          <w:lang w:val="en-US"/>
        </w:rPr>
        <w:t xml:space="preserve">. </w:t>
      </w:r>
      <w:r>
        <w:t>Additionally, a common method encountered is to learn a predictive model from the data, predict the target feature (</w:t>
      </w:r>
      <w:r>
        <w:rPr>
          <w:i/>
        </w:rPr>
        <w:t>e.g.</w:t>
      </w:r>
      <w:r>
        <w:t xml:space="preserve"> species richness, spatial </w:t>
      </w:r>
      <w:r w:rsidR="00D0774B" w:rsidRPr="00D0774B">
        <w:t>β</w:t>
      </w:r>
      <w:r>
        <w:t>-diversity) and then compute the trend from the output of the model at the national spatial extent</w:t>
      </w:r>
      <w:r w:rsidR="009C5047">
        <w:t xml:space="preserve"> </w:t>
      </w:r>
      <w:r w:rsidR="009C5047">
        <w:fldChar w:fldCharType="begin"/>
      </w:r>
      <w:r w:rsidR="008A615E">
        <w:instrText xml:space="preserve"> ADDIN ZOTERO_ITEM CSL_CITATION {"citationID":"FG9sO7hN","properties":{"formattedCitation":"(Doxa et al., 2010; Eglington &amp; Pearce-Higgins, 2012; Jiguet et al., 2012; Sauer et al., 2017)","plainCitation":"(Doxa et al., 2010; Eglington &amp; Pearce-Higgins, 2012; Jiguet et al., 2012; Sauer et al., 2017)","dontUpdate":true,"noteIndex":0},"citationItems":[{"id":409,"uris":["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8A615E">
        <w:rPr>
          <w:rFonts w:ascii="Cambria Math" w:hAnsi="Cambria Math" w:cs="Cambria Math"/>
        </w:rPr>
        <w:instrText>∼</w:instrText>
      </w:r>
      <w:r w:rsidR="008A615E">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9C5047">
        <w:fldChar w:fldCharType="separate"/>
      </w:r>
      <w:r w:rsidR="009C5047" w:rsidRPr="009C5047">
        <w:t>(</w:t>
      </w:r>
      <w:r w:rsidR="009C5047">
        <w:t xml:space="preserve">this is very common for abundance-based metrics, </w:t>
      </w:r>
      <w:r w:rsidR="009C5047">
        <w:rPr>
          <w:i/>
        </w:rPr>
        <w:t xml:space="preserve">e.g. </w:t>
      </w:r>
      <w:r w:rsidR="009C5047" w:rsidRPr="009C5047">
        <w:t>Doxa et al., 2010; Eglington &amp; Pearce-Higgins, 2012; Jiguet et al., 2012; Sauer et al., 2017)</w:t>
      </w:r>
      <w:r w:rsidR="009C5047">
        <w:fldChar w:fldCharType="end"/>
      </w:r>
      <w:r>
        <w:t>. These analyses are useful for conservation practice, and are common</w:t>
      </w:r>
      <w:r w:rsidR="00281B2B">
        <w:t xml:space="preserve"> </w:t>
      </w:r>
      <w:r w:rsidR="00281B2B">
        <w:fldChar w:fldCharType="begin"/>
      </w:r>
      <w:r w:rsidR="00281B2B">
        <w:instrText xml:space="preserve"> ADDIN ZOTERO_ITEM CSL_CITATION {"citationID":"sHrycpNE","properties":{"formattedCitation":"(Fraixedas et al., 2020)","plainCitation":"(Fraixedas et al., 2020)","noteIndex":0},"citationItems":[{"id":113,"uris":["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81B2B">
        <w:fldChar w:fldCharType="separate"/>
      </w:r>
      <w:r w:rsidR="00281B2B" w:rsidRPr="00281B2B">
        <w:t>(Fraixedas et al., 2020)</w:t>
      </w:r>
      <w:r w:rsidR="00281B2B">
        <w:fldChar w:fldCharType="end"/>
      </w:r>
      <w:r>
        <w:t xml:space="preserve">. However, by reducing the number of trends computed, they also reduce the information on biodiversity dynamics at local grains. Only a few authors </w:t>
      </w:r>
      <w:r w:rsidR="00DA7369">
        <w:t>analysed</w:t>
      </w:r>
      <w:r>
        <w:t xml:space="preserve"> the trends of metrics with spatial replicates across more than one spatial grain. This is the case </w:t>
      </w:r>
      <w:r>
        <w:rPr>
          <w:color w:val="0070C0"/>
        </w:rPr>
        <w:t>of</w:t>
      </w:r>
      <w:r>
        <w:t xml:space="preserve"> </w:t>
      </w:r>
      <w:r w:rsidR="00B779CD">
        <w:fldChar w:fldCharType="begin"/>
      </w:r>
      <w:r w:rsidR="008A615E">
        <w:instrText xml:space="preserve"> ADDIN ZOTERO_ITEM CSL_CITATION {"citationID":"zfFRnGfp","properties":{"formattedCitation":"(Chase et al., 2019; Jarzyna &amp; Jetz, 2018; McGill et al., 2015; Van Turnhout et al., 2007)","plainCitation":"(Chase et al., 2019; Jarzyna &amp; Jetz, 2018; McGill et al., 2015; Van Turnhout et al., 2007)","dontUpdate":true,"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35,"uris":["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383,"uris":["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B779CD">
        <w:fldChar w:fldCharType="separate"/>
      </w:r>
      <w:r w:rsidR="00B779CD" w:rsidRPr="00394FBF">
        <w:rPr>
          <w:lang w:val="en-US"/>
        </w:rPr>
        <w:t>Chase et al. (2019), Jarzyna and Jetz (2018), McGill et al. (2015) and Van Turnhout et al. (2007)</w:t>
      </w:r>
      <w:r w:rsidR="00B779CD">
        <w:fldChar w:fldCharType="end"/>
      </w:r>
      <w:r w:rsidR="00394FBF">
        <w:t xml:space="preserve">, </w:t>
      </w:r>
      <w:bookmarkStart w:id="16" w:name="_Hlk119051590"/>
      <w:r w:rsidR="00394FBF" w:rsidRPr="00394FBF">
        <w:rPr>
          <w:color w:val="0070C0"/>
        </w:rPr>
        <w:t>who show mismatching trends through spatial grains</w:t>
      </w:r>
      <w:bookmarkEnd w:id="16"/>
      <w:r>
        <w:t xml:space="preserve">. For that reason and in order to have a general overview of the current biodiversity crisis magnitude, this cross-scale approach deserves more attention. </w:t>
      </w:r>
    </w:p>
    <w:p w14:paraId="42FC54A6" w14:textId="6866C87A" w:rsidR="009D6447" w:rsidRDefault="00000000" w:rsidP="00CF43E7">
      <w:pPr>
        <w:rPr>
          <w:color w:val="0070C0"/>
        </w:rPr>
      </w:pPr>
      <w:r>
        <w:t xml:space="preserve">We found no studies using spatial replicates at the national spatial grain, </w:t>
      </w:r>
      <w:proofErr w:type="gramStart"/>
      <w:r>
        <w:rPr>
          <w:i/>
        </w:rPr>
        <w:t>i.e.</w:t>
      </w:r>
      <w:proofErr w:type="gramEnd"/>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w:t>
      </w:r>
      <w:r>
        <w:rPr>
          <w:color w:val="0070C0"/>
        </w:rPr>
        <w:t xml:space="preserve"> but the standardisation criteria of the </w:t>
      </w:r>
      <w:proofErr w:type="spellStart"/>
      <w:r>
        <w:rPr>
          <w:color w:val="0070C0"/>
        </w:rPr>
        <w:t>spatio</w:t>
      </w:r>
      <w:proofErr w:type="spellEnd"/>
      <w:r>
        <w:rPr>
          <w:color w:val="0070C0"/>
        </w:rPr>
        <w:t xml:space="preserve">-temporal features are often specific to each country, making </w:t>
      </w:r>
      <w:r>
        <w:t>international merging of datasets and comparisons difficult. Fortunately, initiatives like the European Breeding Bird Atlas</w:t>
      </w:r>
      <w:r w:rsidR="008A615E">
        <w:t xml:space="preserve"> </w:t>
      </w:r>
      <w:r w:rsidR="008A615E">
        <w:fldChar w:fldCharType="begin"/>
      </w:r>
      <w:r w:rsidR="008A615E">
        <w:instrText xml:space="preserve"> ADDIN ZOTERO_ITEM CSL_CITATION {"citationID":"4dHR4353","properties":{"formattedCitation":"(Hagemeyer &amp; Blair, 1997; Keller et al., 2020)","plainCitation":"(Hagemeyer &amp; Blair, 1997; Keller et al., 2020)","noteIndex":0},"citationItems":[{"id":1324,"uris":["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license":"http://creativecommons.org/licenses/by/4.0/legalcode","source":"www.gbif.org","title":"EBCC Atlas of European Breeding Birds","URL":"https://www.gbif.org/dataset/c779b049-28f3-4daf-bbf4-0a40830819b6","author":[{"family":"Hagemeyer","given":"Ward"},{"family":"Blair","given":"Michael"}],"accessed":{"date-parts":[["2022",2,18]]},"issued":{"date-parts":[["1997"]]}}},{"id":1173,"uris":["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8A615E">
        <w:fldChar w:fldCharType="separate"/>
      </w:r>
      <w:r w:rsidR="008A615E" w:rsidRPr="008A615E">
        <w:t>(Hagemeyer &amp; Blair, 1997; Keller et al., 2020)</w:t>
      </w:r>
      <w:r w:rsidR="008A615E">
        <w:fldChar w:fldCharType="end"/>
      </w:r>
      <w:r>
        <w:t xml:space="preserve"> or other citizen science projects (</w:t>
      </w:r>
      <w:r>
        <w:rPr>
          <w:i/>
        </w:rPr>
        <w:t xml:space="preserve">e.g. </w:t>
      </w:r>
      <w:r>
        <w:t xml:space="preserve">GBIF, </w:t>
      </w:r>
      <w:r>
        <w:lastRenderedPageBreak/>
        <w:t xml:space="preserve">https://www.gbif.org) are now making this possible </w:t>
      </w:r>
      <w:r>
        <w:rPr>
          <w:color w:val="0070C0"/>
        </w:rPr>
        <w:t>by providing data at large spatial extent,</w:t>
      </w:r>
      <w:r>
        <w:t xml:space="preserve"> and we hope to see trends with spatial replicates at regional or national  grains soon. </w:t>
      </w:r>
    </w:p>
    <w:p w14:paraId="65483141" w14:textId="77777777" w:rsidR="009D6447" w:rsidRDefault="00000000" w:rsidP="00940F88">
      <w:pPr>
        <w:pStyle w:val="Heading2"/>
      </w:pPr>
      <w:bookmarkStart w:id="17" w:name="_heading=h.35nkun2" w:colFirst="0" w:colLast="0"/>
      <w:bookmarkEnd w:id="17"/>
      <w:r>
        <w:t xml:space="preserve">Lack of </w:t>
      </w:r>
      <w:proofErr w:type="spellStart"/>
      <w:r>
        <w:t>spatio</w:t>
      </w:r>
      <w:proofErr w:type="spellEnd"/>
      <w:r>
        <w:t xml:space="preserve">-temporal coverage. </w:t>
      </w:r>
    </w:p>
    <w:p w14:paraId="1D96795C" w14:textId="2AF5C80C" w:rsidR="009D6447" w:rsidRDefault="00000000" w:rsidP="00CF43E7">
      <w:bookmarkStart w:id="18" w:name="_heading=h.1ksv4uv" w:colFirst="0" w:colLast="0"/>
      <w:bookmarkEnd w:id="18"/>
      <w:r>
        <w:t>A striking but expected result</w:t>
      </w:r>
      <w:r w:rsidR="004C66C5">
        <w:t xml:space="preserve"> </w:t>
      </w:r>
      <w:r w:rsidR="004C66C5">
        <w:fldChar w:fldCharType="begin"/>
      </w:r>
      <w:r w:rsidR="008D236A">
        <w:instrText xml:space="preserve"> ADDIN ZOTERO_ITEM CSL_CITATION {"citationID":"aGlBvW1D","properties":{"formattedCitation":"(Meyer et al., 2015)","plainCitation":"(Meyer et al., 2015)","dontUpdate":true,"noteIndex":0},"citationItems":[{"id":1118,"uris":["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license":"2015 The Author(s)","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4C66C5">
        <w:fldChar w:fldCharType="separate"/>
      </w:r>
      <w:r w:rsidR="004C66C5" w:rsidRPr="004C66C5">
        <w:t>(</w:t>
      </w:r>
      <w:r w:rsidR="004C66C5">
        <w:t xml:space="preserve">see </w:t>
      </w:r>
      <w:r w:rsidR="004C66C5" w:rsidRPr="004C66C5">
        <w:t>Meyer et al., 2015)</w:t>
      </w:r>
      <w:r w:rsidR="004C66C5">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8E0B51">
        <w:t xml:space="preserve"> </w:t>
      </w:r>
      <w:r w:rsidR="008E0B51">
        <w:fldChar w:fldCharType="begin"/>
      </w:r>
      <w:r w:rsidR="008E0B51">
        <w:instrText xml:space="preserve"> ADDIN ZOTERO_ITEM CSL_CITATION {"citationID":"0mXY2h2g","properties":{"formattedCitation":"(Gonzalez et al., 2016)","plainCitation":"(Gonzalez et al., 2016)","noteIndex":0},"citationItems":[{"id":1271,"uris":["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8E0B51">
        <w:fldChar w:fldCharType="separate"/>
      </w:r>
      <w:r w:rsidR="008E0B51" w:rsidRPr="008E0B51">
        <w:t>(Gonzalez et al., 2016)</w:t>
      </w:r>
      <w:r w:rsidR="008E0B51">
        <w:fldChar w:fldCharType="end"/>
      </w:r>
      <w:r>
        <w:t xml:space="preserve">. This gap was also reported </w:t>
      </w:r>
      <w:r>
        <w:rPr>
          <w:color w:val="0070C0"/>
        </w:rPr>
        <w:t>in</w:t>
      </w:r>
      <w:r>
        <w:t xml:space="preserve"> </w:t>
      </w:r>
      <w:r>
        <w:rPr>
          <w:color w:val="0070C0"/>
        </w:rPr>
        <w:t>the literature review by</w:t>
      </w:r>
      <w:r>
        <w:t xml:space="preserve"> </w:t>
      </w:r>
      <w:r w:rsidR="00414D4E">
        <w:fldChar w:fldCharType="begin"/>
      </w:r>
      <w:r w:rsidR="008D236A">
        <w:instrText xml:space="preserve"> ADDIN ZOTERO_ITEM CSL_CITATION {"citationID":"LUesHMUf","properties":{"formattedCitation":"(Fraixedas et al., 2020)","plainCitation":"(Fraixedas et al., 2020)","dontUpdate":true,"noteIndex":0},"citationItems":[{"id":113,"uris":["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414D4E">
        <w:fldChar w:fldCharType="separate"/>
      </w:r>
      <w:r w:rsidR="00414D4E" w:rsidRPr="00414D4E">
        <w:t xml:space="preserve">Fraixedas et al. </w:t>
      </w:r>
      <w:r w:rsidR="00414D4E">
        <w:t>(</w:t>
      </w:r>
      <w:r w:rsidR="00414D4E" w:rsidRPr="00414D4E">
        <w:t>2020)</w:t>
      </w:r>
      <w:r w:rsidR="00414D4E">
        <w:fldChar w:fldCharType="end"/>
      </w:r>
      <w:r>
        <w:t>. Even the “worldwide” studies often consider considerably more data from Europe and North America</w:t>
      </w:r>
      <w:r w:rsidR="00371B6B">
        <w:t xml:space="preserve"> </w:t>
      </w:r>
      <w:r w:rsidR="00371B6B">
        <w:fldChar w:fldCharType="begin"/>
      </w:r>
      <w:r w:rsidR="00371B6B">
        <w:instrText xml:space="preserve"> ADDIN ZOTERO_ITEM CSL_CITATION {"citationID":"wmBtGvNF","properties":{"formattedCitation":"(Blowes et al., 2019; Dornelas et al., 2014)","plainCitation":"(Blowes et al., 2019; Dornelas et al., 2014)","noteIndex":0},"citationItems":[{"id":14,"uris":["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license":"Copyright © 2019 The Authors, some rights reserved; exclusive licensee American Association for the Advancement of Science. No claim to original U.S. Government Works. http://www.sciencemag.org/about/science-licenses-journal-article-reuseThis is an article distributed under the terms of the Science Journals Default License.","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w:instrText>
      </w:r>
      <w:r w:rsidR="00371B6B" w:rsidRPr="00A81D49">
        <w:rPr>
          <w:lang w:val="en-US"/>
        </w:rPr>
        <w:instrText>s associated with climate change, and</w:instrText>
      </w:r>
      <w:r w:rsidR="00371B6B" w:rsidRPr="00495917">
        <w:rPr>
          <w:lang w:val="en-US"/>
        </w:rPr>
        <w:instrText xml:space="preserve"> biotic homogenization may explain the different patterns of temporal </w:instrText>
      </w:r>
      <w:r w:rsidR="00371B6B">
        <w:instrText>α</w:instrText>
      </w:r>
      <w:r w:rsidR="00371B6B" w:rsidRPr="00495917">
        <w:rPr>
          <w:lang w:val="en-US"/>
        </w:rPr>
        <w:instrText xml:space="preserve"> and </w:instrText>
      </w:r>
      <w:r w:rsidR="00371B6B">
        <w:instrText>β</w:instrText>
      </w:r>
      <w:r w:rsidR="00371B6B" w:rsidRPr="00495917">
        <w:rPr>
          <w:lang w:val="en-US"/>
        </w:rPr>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371B6B">
        <w:fldChar w:fldCharType="separate"/>
      </w:r>
      <w:r w:rsidR="00371B6B" w:rsidRPr="00495917">
        <w:rPr>
          <w:lang w:val="en-US"/>
        </w:rPr>
        <w:t>(Blowes et al., 2019; Dornelas et al., 2014)</w:t>
      </w:r>
      <w:r w:rsidR="00371B6B">
        <w:fldChar w:fldCharType="end"/>
      </w:r>
      <w:r w:rsidRPr="00495917">
        <w:rPr>
          <w:lang w:val="en-US"/>
        </w:rPr>
        <w:t xml:space="preserve">. </w:t>
      </w:r>
      <w:r>
        <w:t xml:space="preserve">Yet, local biodiversity dynamics in Europe and North America may not be representative of local dynamics on other continents </w:t>
      </w:r>
      <w:r>
        <w:rPr>
          <w:color w:val="0070C0"/>
        </w:rPr>
        <w:t xml:space="preserve">as most of the species’ losses are currently happening in the global </w:t>
      </w:r>
      <w:r w:rsidRPr="00495917">
        <w:rPr>
          <w:color w:val="0070C0"/>
        </w:rPr>
        <w:t xml:space="preserve">south </w:t>
      </w:r>
      <w:r w:rsidR="00495917" w:rsidRPr="00495917">
        <w:rPr>
          <w:color w:val="0070C0"/>
        </w:rPr>
        <w:fldChar w:fldCharType="begin"/>
      </w:r>
      <w:r w:rsidR="00495917" w:rsidRPr="00495917">
        <w:rPr>
          <w:color w:val="0070C0"/>
        </w:rPr>
        <w:instrText xml:space="preserve"> ADDIN ZOTERO_ITEM CSL_CITATION {"citationID":"3BTnZOZZ","properties":{"formattedCitation":"(Marques et al., 2019)","plainCitation":"(Marques et al., 2019)","noteIndex":0},"citationItems":[{"id":1531,"uris":["http://zotero.org/users/6714553/items/YWBUB4HD"],"itemData":{"id":1531,"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 Ecol Evol","language":"en","license":"2019 The Author(s), under exclusive licence to Springer Nature Limited","note":"number: 4\npublisher: Nature Publishing Group","page":"628-637","source":"www.nature.com","title":"Increasing impacts of land use on biodiversity and carbon sequestration driven by population and economic growth","URL":"https://www.nature.com/articles/s41559-019-0824-3","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accessed":{"date-parts":[["2022",11,10]]},"issued":{"date-parts":[["2019",4]]}}}],"schema":"https://github.com/citation-style-language/schema/raw/master/csl-citation.json"} </w:instrText>
      </w:r>
      <w:r w:rsidR="00495917" w:rsidRPr="00495917">
        <w:rPr>
          <w:color w:val="0070C0"/>
        </w:rPr>
        <w:fldChar w:fldCharType="separate"/>
      </w:r>
      <w:r w:rsidR="00495917" w:rsidRPr="00495917">
        <w:rPr>
          <w:color w:val="0070C0"/>
        </w:rPr>
        <w:t>(Marques et al., 2019)</w:t>
      </w:r>
      <w:r w:rsidR="00495917" w:rsidRPr="00495917">
        <w:rPr>
          <w:color w:val="0070C0"/>
        </w:rPr>
        <w:fldChar w:fldCharType="end"/>
      </w:r>
      <w:r>
        <w:t xml:space="preserve">. We have reasons to think that the dominant increase of diversity </w:t>
      </w:r>
      <w:r>
        <w:rPr>
          <w:color w:val="0070C0"/>
        </w:rPr>
        <w:t>(</w:t>
      </w:r>
      <w:r>
        <w:rPr>
          <w:i/>
          <w:color w:val="0070C0"/>
        </w:rPr>
        <w:t>e.g.</w:t>
      </w:r>
      <w:r>
        <w:rPr>
          <w:color w:val="0070C0"/>
        </w:rPr>
        <w:t xml:space="preserve"> species richness, Shannon index…)</w:t>
      </w:r>
      <w:r>
        <w:t xml:space="preserve"> reported in the reviewed studies applies only on the north hemisphere, especially due to temperature increase that impact positively species richness through </w:t>
      </w:r>
      <w:r>
        <w:rPr>
          <w:color w:val="0070C0"/>
        </w:rPr>
        <w:t xml:space="preserve">species’ range shifts </w:t>
      </w:r>
      <w:r w:rsidR="00C6482B" w:rsidRPr="00C6482B">
        <w:rPr>
          <w:color w:val="0070C0"/>
        </w:rPr>
        <w:fldChar w:fldCharType="begin"/>
      </w:r>
      <w:r w:rsidR="00C6482B" w:rsidRPr="00C6482B">
        <w:rPr>
          <w:color w:val="0070C0"/>
        </w:rPr>
        <w:instrText xml:space="preserve"> ADDIN ZOTERO_ITEM CSL_CITATION {"citationID":"pzcnz7kl","properties":{"formattedCitation":"(Walther et al., 2002)","plainCitation":"(Walther et al., 2002)","noteIndex":0},"citationItems":[{"id":1533,"uris":["http://zotero.org/users/6714553/items/HEYW9PE7"],"itemData":{"id":1533,"type":"article-journal","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container-title":"Nature","DOI":"10.1038/416389a","ISSN":"1476-4687","issue":"6879","language":"en","license":"2002 Macmillan Magazines Ltd.","note":"number: 6879\npublisher: Nature Publishing Group","page":"389-395","source":"www.nature.com","title":"Ecological responses to recent climate change","URL":"https://www.nature.com/articles/416389a","volume":"416","author":[{"family":"Walther","given":"Gian-Reto"},{"family":"Post","given":"Eric"},{"family":"Convey","given":"Peter"},{"family":"Menzel","given":"Annette"},{"family":"Parmesan","given":"Camille"},{"family":"Beebee","given":"Trevor J. C."},{"family":"Fromentin","given":"Jean-Marc"},{"family":"Hoegh-Guldberg","given":"Ove"},{"family":"Bairlein","given":"Franz"}],"accessed":{"date-parts":[["2022",11,10]]},"issued":{"date-parts":[["2002",3]]}}}],"schema":"https://github.com/citation-style-language/schema/raw/master/csl-citation.json"} </w:instrText>
      </w:r>
      <w:r w:rsidR="00C6482B" w:rsidRPr="00C6482B">
        <w:rPr>
          <w:color w:val="0070C0"/>
        </w:rPr>
        <w:fldChar w:fldCharType="separate"/>
      </w:r>
      <w:r w:rsidR="00C6482B" w:rsidRPr="00C6482B">
        <w:rPr>
          <w:color w:val="0070C0"/>
        </w:rPr>
        <w:t>(Walther et al., 2002)</w:t>
      </w:r>
      <w:r w:rsidR="00C6482B" w:rsidRPr="00C6482B">
        <w:rPr>
          <w:color w:val="0070C0"/>
        </w:rPr>
        <w:fldChar w:fldCharType="end"/>
      </w:r>
      <w:r w:rsidR="00C6482B">
        <w:rPr>
          <w:color w:val="0070C0"/>
        </w:rPr>
        <w:t xml:space="preserve"> </w:t>
      </w:r>
      <w:r>
        <w:rPr>
          <w:color w:val="0070C0"/>
        </w:rPr>
        <w:t>and because most of the extinctions in Europe and North America might have happened before data collection</w:t>
      </w:r>
      <w:r>
        <w:t xml:space="preserve">. Thus, studies of biodiversity trends at several </w:t>
      </w:r>
      <w:proofErr w:type="spellStart"/>
      <w:r>
        <w:t>spatio</w:t>
      </w:r>
      <w:proofErr w:type="spellEnd"/>
      <w:r>
        <w:t>-temporal scales are needed in other parts of the world, at local grains as well as at the spatial grain of regions, nations and continents</w:t>
      </w:r>
      <w:r w:rsidR="00827C75">
        <w:t xml:space="preserve"> </w:t>
      </w:r>
      <w:r w:rsidR="00827C75">
        <w:fldChar w:fldCharType="begin"/>
      </w:r>
      <w:r w:rsidR="008D236A">
        <w:instrText xml:space="preserve"> ADDIN ZOTERO_ITEM CSL_CITATION {"citationID":"nsZOkuTa","properties":{"formattedCitation":"(Alroy, 2015)","plainCitation":"(Alroy, 2015)","dontUpdate":true,"noteIndex":0},"citationItems":[{"id":1145,"uris":["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827C75">
        <w:fldChar w:fldCharType="separate"/>
      </w:r>
      <w:r w:rsidR="00827C75" w:rsidRPr="00827C75">
        <w:t>(</w:t>
      </w:r>
      <w:r w:rsidR="00827C75">
        <w:rPr>
          <w:i/>
        </w:rPr>
        <w:t>e.g.</w:t>
      </w:r>
      <w:r w:rsidR="00827C75">
        <w:t xml:space="preserve"> see </w:t>
      </w:r>
      <w:r w:rsidR="00827C75" w:rsidRPr="00827C75">
        <w:t>Alroy, 2015</w:t>
      </w:r>
      <w:r w:rsidR="00827C75">
        <w:t xml:space="preserve"> for amphibians and reptiles</w:t>
      </w:r>
      <w:r w:rsidR="00827C75" w:rsidRPr="00827C75">
        <w:t>)</w:t>
      </w:r>
      <w:r w:rsidR="00827C75">
        <w:fldChar w:fldCharType="end"/>
      </w:r>
      <w:r>
        <w:t>. Finally, most of the studies covered only</w:t>
      </w:r>
      <w:r>
        <w:rPr>
          <w:i/>
        </w:rPr>
        <w:t xml:space="preserve"> </w:t>
      </w:r>
      <w:r>
        <w:t xml:space="preserve">the last </w:t>
      </w:r>
      <w:r>
        <w:rPr>
          <w:i/>
        </w:rPr>
        <w:t>ca.</w:t>
      </w:r>
      <w:r>
        <w:t xml:space="preserve"> 50 years, while the only significantly long study (</w:t>
      </w:r>
      <w:r>
        <w:rPr>
          <w:i/>
        </w:rPr>
        <w:t xml:space="preserve">i.e. </w:t>
      </w:r>
      <w:r>
        <w:t>99 years) shows a clear decline of species richness at local grains</w:t>
      </w:r>
      <w:r w:rsidR="000E52E8">
        <w:t xml:space="preserve"> </w:t>
      </w:r>
      <w:r w:rsidR="000E52E8">
        <w:fldChar w:fldCharType="begin"/>
      </w:r>
      <w:r w:rsidR="000E52E8">
        <w:instrText xml:space="preserve"> ADDIN ZOTERO_ITEM CSL_CITATION {"citationID":"zLwLc0bI","properties":{"formattedCitation":"(Tingley &amp; Beissinger, 2013)","plainCitation":"(Tingley &amp; Beissinger, 2013)","noteIndex":0},"citationItems":[{"id":1185,"uris":["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0E52E8">
        <w:fldChar w:fldCharType="separate"/>
      </w:r>
      <w:r w:rsidR="000E52E8" w:rsidRPr="000E52E8">
        <w:t>(Tingley &amp; Beissinger, 2013)</w:t>
      </w:r>
      <w:r w:rsidR="000E52E8">
        <w:fldChar w:fldCharType="end"/>
      </w:r>
      <w:r>
        <w:t xml:space="preserve">. These short temporal scope can bias assessment of temporal trends </w:t>
      </w:r>
      <w:r w:rsidR="00914E78">
        <w:fldChar w:fldCharType="begin"/>
      </w:r>
      <w:r w:rsidR="00914E78">
        <w:instrText xml:space="preserve"> ADDIN ZOTERO_ITEM CSL_CITATION {"citationID":"IH1M4z1N","properties":{"formattedCitation":"(Gonzalez et al., 2016)","plainCitation":"(Gonzalez et al., 2016)","noteIndex":0},"citationItems":[{"id":1271,"uris":["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914E78">
        <w:fldChar w:fldCharType="separate"/>
      </w:r>
      <w:r w:rsidR="00914E78" w:rsidRPr="00914E78">
        <w:t>(Gonzalez et al., 2016)</w:t>
      </w:r>
      <w:r w:rsidR="00914E78">
        <w:fldChar w:fldCharType="end"/>
      </w:r>
      <w:r>
        <w:t xml:space="preserve"> and the lack of data before the industrial era prevents us from comparing the trends reported here with </w:t>
      </w:r>
      <w:r>
        <w:rPr>
          <w:color w:val="0070C0"/>
        </w:rPr>
        <w:t>historical changes of biodiversity</w:t>
      </w:r>
      <w:r>
        <w:t xml:space="preserve">. </w:t>
      </w:r>
    </w:p>
    <w:p w14:paraId="30BA83BB" w14:textId="77777777" w:rsidR="009D6447" w:rsidRDefault="00000000" w:rsidP="00DA7369">
      <w:pPr>
        <w:pStyle w:val="Heading1"/>
      </w:pPr>
      <w:bookmarkStart w:id="19" w:name="_heading=h.44sinio" w:colFirst="0" w:colLast="0"/>
      <w:bookmarkEnd w:id="19"/>
      <w:r>
        <w:lastRenderedPageBreak/>
        <w:t>Conclusion</w:t>
      </w:r>
    </w:p>
    <w:p w14:paraId="7E5C7772" w14:textId="7EE31BBC" w:rsidR="009D6447" w:rsidRDefault="00000000" w:rsidP="00CF43E7">
      <w:r>
        <w:t xml:space="preserve">As observers, we only directly experience biodiversity at local scale, but focusing only on local trends can be misleading. Indeed, the reviewed literature indicates that avian diversity has different trends, </w:t>
      </w:r>
      <w:proofErr w:type="gramStart"/>
      <w:r w:rsidRPr="00F76F58">
        <w:rPr>
          <w:i/>
          <w:iCs/>
        </w:rPr>
        <w:t>i.e.</w:t>
      </w:r>
      <w:proofErr w:type="gramEnd"/>
      <w:r>
        <w:t xml:space="preserve"> mainly local increases vs. global decreases. Besides, increases of species richness at local and regional scales should not be interpreted as ecosystem well-being without considering the trend of other metrics (</w:t>
      </w:r>
      <w:proofErr w:type="gramStart"/>
      <w:r>
        <w:rPr>
          <w:i/>
        </w:rPr>
        <w:t>e.g.</w:t>
      </w:r>
      <w:proofErr w:type="gramEnd"/>
      <w:r>
        <w:rPr>
          <w:i/>
        </w:rPr>
        <w:t xml:space="preserve"> </w:t>
      </w:r>
      <w:r>
        <w:t xml:space="preserve">spatial and temporal beta-diversity) and all spatial scales. We have reasons to think that anthropogenic disturbances drive the local trends of biodiversity that is whether recovering from previous disturbances or is impacted by current ones. Temporal grain of the </w:t>
      </w:r>
      <w:r>
        <w:rPr>
          <w:color w:val="0070C0"/>
        </w:rPr>
        <w:t xml:space="preserve">analysis </w:t>
      </w:r>
      <w:r>
        <w:t xml:space="preserve">has either been confused with the temporal grain of the sampling plan, or not properly considered at all. This </w:t>
      </w:r>
      <w:r>
        <w:rPr>
          <w:color w:val="0070C0"/>
        </w:rPr>
        <w:t xml:space="preserve">can </w:t>
      </w:r>
      <w:r>
        <w:t xml:space="preserve">be addressed </w:t>
      </w:r>
      <w:r>
        <w:rPr>
          <w:color w:val="0070C0"/>
        </w:rPr>
        <w:t>by following our guidelines for specifying the full temporal features of a study</w:t>
      </w:r>
      <w:r>
        <w:t xml:space="preserve">. Finally, the gaps in </w:t>
      </w:r>
      <w:proofErr w:type="spellStart"/>
      <w:r>
        <w:t>spatio</w:t>
      </w:r>
      <w:proofErr w:type="spellEnd"/>
      <w:r>
        <w:t xml:space="preserve">-temporal coverage need to be filled with more data or interpolated over by </w:t>
      </w:r>
      <w:r>
        <w:rPr>
          <w:color w:val="0070C0"/>
        </w:rPr>
        <w:t xml:space="preserve">cross-scale </w:t>
      </w:r>
      <w:r>
        <w:t>models</w:t>
      </w:r>
      <w:r w:rsidR="005A15DA">
        <w:t xml:space="preserve"> </w:t>
      </w:r>
      <w:r w:rsidR="005A15DA" w:rsidRPr="005A15DA">
        <w:rPr>
          <w:color w:val="0070C0"/>
        </w:rPr>
        <w:fldChar w:fldCharType="begin"/>
      </w:r>
      <w:r w:rsidR="005A15DA" w:rsidRPr="005A15DA">
        <w:rPr>
          <w:color w:val="0070C0"/>
        </w:rPr>
        <w:instrText xml:space="preserve"> ADDIN ZOTERO_ITEM CSL_CITATION {"citationID":"3eHC3jEw","properties":{"formattedCitation":"(Keil &amp; Chase, 2019)","plainCitation":"(Keil &amp; Chase, 2019)","noteIndex":0},"citationItems":[{"id":9,"uris":["http://zotero.org/users/6714553/items/L74WVZAA"],"itemData":{"id":9,"type":"article-journal","container-title":"Nature Ecology &amp; Evolution","DOI":"10.1038/s41559-019-0799-0","ISSN":"2397-334X","issue":"3","journalAbbreviation":"Nat Ecol Evol","language":"en","page":"390-399","source":"DOI.org (Crossref)","title":"Global patterns and drivers of tree diversity integrated across a continuum of spatial grains","URL":"http://www.nature.com/articles/s41559-019-0799-0","volume":"3","author":[{"family":"Keil","given":"Petr"},{"family":"Chase","given":"Jonathan M."}],"accessed":{"date-parts":[["2020",7,8]]},"issued":{"date-parts":[["2019",3]]}}}],"schema":"https://github.com/citation-style-language/schema/raw/master/csl-citation.json"} </w:instrText>
      </w:r>
      <w:r w:rsidR="005A15DA" w:rsidRPr="005A15DA">
        <w:rPr>
          <w:color w:val="0070C0"/>
        </w:rPr>
        <w:fldChar w:fldCharType="separate"/>
      </w:r>
      <w:r w:rsidR="005A15DA" w:rsidRPr="005A15DA">
        <w:rPr>
          <w:color w:val="0070C0"/>
        </w:rPr>
        <w:t>(</w:t>
      </w:r>
      <w:r w:rsidR="00F76F58">
        <w:rPr>
          <w:i/>
          <w:iCs/>
          <w:color w:val="0070C0"/>
        </w:rPr>
        <w:t xml:space="preserve">e.g. </w:t>
      </w:r>
      <w:r w:rsidR="005A15DA" w:rsidRPr="005A15DA">
        <w:rPr>
          <w:color w:val="0070C0"/>
        </w:rPr>
        <w:t>Keil &amp; Chase, 2019)</w:t>
      </w:r>
      <w:r w:rsidR="005A15DA" w:rsidRPr="005A15DA">
        <w:rPr>
          <w:color w:val="0070C0"/>
        </w:rPr>
        <w:fldChar w:fldCharType="end"/>
      </w:r>
      <w:r>
        <w:t xml:space="preserve">. We hope that this review improves the current knowledge on </w:t>
      </w:r>
      <w:proofErr w:type="spellStart"/>
      <w:r>
        <w:t>spatio</w:t>
      </w:r>
      <w:proofErr w:type="spellEnd"/>
      <w:r>
        <w:t xml:space="preserve">-temporal scaling of biodiversity trends and illustrates that the current biodiversity change needs to be considered across both spatial and temporal grains. </w:t>
      </w:r>
    </w:p>
    <w:p w14:paraId="3C5F3A70" w14:textId="77777777" w:rsidR="009D6447" w:rsidRDefault="00000000" w:rsidP="00940F88">
      <w:pPr>
        <w:pStyle w:val="Heading2"/>
      </w:pPr>
      <w:r>
        <w:t>Acknowledgments</w:t>
      </w:r>
    </w:p>
    <w:p w14:paraId="2C51B56D" w14:textId="77777777" w:rsidR="009D6447" w:rsidRDefault="00000000" w:rsidP="00CF43E7">
      <w:r>
        <w:t>P.K and F.L. were supported by the REES grant of the Czech University of Life Sciences in Prague. J.R. was supported by Charles University (PRIMUS/17/SCI/16). D.S. was supported by the Czech Science Foundation (grant no. 20-29554X).</w:t>
      </w:r>
    </w:p>
    <w:p w14:paraId="55A9EF29" w14:textId="77777777" w:rsidR="009D6447" w:rsidRDefault="009D6447" w:rsidP="00CF43E7"/>
    <w:p w14:paraId="7348EC8E" w14:textId="77777777" w:rsidR="009D6447" w:rsidRDefault="00000000" w:rsidP="00CF43E7">
      <w:pPr>
        <w:rPr>
          <w:b/>
        </w:rPr>
      </w:pPr>
      <w:r>
        <w:rPr>
          <w:b/>
        </w:rPr>
        <w:t>Appendix A. Supplementary data</w:t>
      </w:r>
    </w:p>
    <w:p w14:paraId="4FA7FCAB" w14:textId="77777777" w:rsidR="009D6447" w:rsidRDefault="00000000" w:rsidP="00CF43E7">
      <w:r>
        <w:t>Supplementary data associated with this article can be found, in the online version, at XXXXX.</w:t>
      </w:r>
    </w:p>
    <w:p w14:paraId="7A951A56" w14:textId="77777777" w:rsidR="009D6447" w:rsidRDefault="009D6447" w:rsidP="00CF43E7"/>
    <w:p w14:paraId="45205CDD" w14:textId="77777777" w:rsidR="009D6447" w:rsidRDefault="00000000" w:rsidP="00CF43E7">
      <w:r>
        <w:lastRenderedPageBreak/>
        <w:br w:type="page"/>
      </w:r>
    </w:p>
    <w:p w14:paraId="05975B70" w14:textId="77777777" w:rsidR="009D6447" w:rsidRDefault="00000000" w:rsidP="00CF43E7">
      <w:pPr>
        <w:rPr>
          <w:i/>
        </w:rPr>
      </w:pPr>
      <w:r>
        <w:rPr>
          <w:b/>
          <w:i/>
        </w:rPr>
        <w:lastRenderedPageBreak/>
        <w:t xml:space="preserve">Table 1: </w:t>
      </w:r>
      <w:r>
        <w:rPr>
          <w:i/>
        </w:rPr>
        <w:t>definition of the metrics used in this review</w:t>
      </w:r>
    </w:p>
    <w:tbl>
      <w:tblPr>
        <w:tblStyle w:val="a4"/>
        <w:tblW w:w="9016" w:type="dxa"/>
        <w:tblInd w:w="-10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2"/>
        <w:gridCol w:w="6044"/>
      </w:tblGrid>
      <w:tr w:rsidR="009D6447" w14:paraId="4026D8B4" w14:textId="77777777">
        <w:tc>
          <w:tcPr>
            <w:tcW w:w="2972" w:type="dxa"/>
          </w:tcPr>
          <w:p w14:paraId="1A9B804D" w14:textId="77777777" w:rsidR="009D6447" w:rsidRDefault="00000000" w:rsidP="00E618BA">
            <w:pPr>
              <w:spacing w:line="276" w:lineRule="auto"/>
              <w:jc w:val="left"/>
              <w:rPr>
                <w:b/>
              </w:rPr>
            </w:pPr>
            <w:bookmarkStart w:id="20" w:name="_heading=h.2jxsxqh" w:colFirst="0" w:colLast="0"/>
            <w:bookmarkEnd w:id="20"/>
            <w:r>
              <w:rPr>
                <w:b/>
              </w:rPr>
              <w:t>Metric name</w:t>
            </w:r>
          </w:p>
        </w:tc>
        <w:tc>
          <w:tcPr>
            <w:tcW w:w="6044" w:type="dxa"/>
          </w:tcPr>
          <w:p w14:paraId="5A95CEAE" w14:textId="77777777" w:rsidR="009D6447" w:rsidRDefault="00000000" w:rsidP="00E618BA">
            <w:pPr>
              <w:spacing w:line="276" w:lineRule="auto"/>
              <w:rPr>
                <w:b/>
              </w:rPr>
            </w:pPr>
            <w:r>
              <w:rPr>
                <w:b/>
              </w:rPr>
              <w:t>Definition</w:t>
            </w:r>
          </w:p>
        </w:tc>
      </w:tr>
      <w:tr w:rsidR="009D6447" w14:paraId="782EBD73" w14:textId="77777777">
        <w:tc>
          <w:tcPr>
            <w:tcW w:w="2972" w:type="dxa"/>
          </w:tcPr>
          <w:p w14:paraId="2D545605" w14:textId="77777777" w:rsidR="009D6447" w:rsidRDefault="00000000" w:rsidP="00E618BA">
            <w:pPr>
              <w:spacing w:line="276" w:lineRule="auto"/>
              <w:jc w:val="left"/>
              <w:rPr>
                <w:i/>
              </w:rPr>
            </w:pPr>
            <w:r>
              <w:rPr>
                <w:i/>
              </w:rPr>
              <w:t>Species richness (</w:t>
            </w:r>
            <w:proofErr w:type="spellStart"/>
            <w:r>
              <w:rPr>
                <w:i/>
              </w:rPr>
              <w:t>sR</w:t>
            </w:r>
            <w:proofErr w:type="spellEnd"/>
            <w:r>
              <w:rPr>
                <w:i/>
              </w:rPr>
              <w:t>)</w:t>
            </w:r>
          </w:p>
        </w:tc>
        <w:tc>
          <w:tcPr>
            <w:tcW w:w="6044" w:type="dxa"/>
          </w:tcPr>
          <w:p w14:paraId="1774D57C" w14:textId="77777777" w:rsidR="009D6447" w:rsidRDefault="00000000" w:rsidP="00E618BA">
            <w:pPr>
              <w:spacing w:line="276" w:lineRule="auto"/>
            </w:pPr>
            <w:r>
              <w:t>Number of species</w:t>
            </w:r>
          </w:p>
        </w:tc>
      </w:tr>
      <w:tr w:rsidR="009D6447" w14:paraId="12449128" w14:textId="77777777">
        <w:tc>
          <w:tcPr>
            <w:tcW w:w="2972" w:type="dxa"/>
          </w:tcPr>
          <w:p w14:paraId="3426E8F4" w14:textId="77777777" w:rsidR="009D6447" w:rsidRDefault="00000000" w:rsidP="00E618BA">
            <w:pPr>
              <w:spacing w:line="276" w:lineRule="auto"/>
              <w:jc w:val="left"/>
              <w:rPr>
                <w:i/>
              </w:rPr>
            </w:pPr>
            <w:r>
              <w:rPr>
                <w:i/>
              </w:rPr>
              <w:t>Functional richness (</w:t>
            </w:r>
            <w:proofErr w:type="spellStart"/>
            <w:r>
              <w:rPr>
                <w:i/>
              </w:rPr>
              <w:t>fR</w:t>
            </w:r>
            <w:proofErr w:type="spellEnd"/>
            <w:r>
              <w:rPr>
                <w:i/>
              </w:rPr>
              <w:t>)</w:t>
            </w:r>
          </w:p>
        </w:tc>
        <w:tc>
          <w:tcPr>
            <w:tcW w:w="6044" w:type="dxa"/>
          </w:tcPr>
          <w:p w14:paraId="53C39C00" w14:textId="77777777" w:rsidR="009D6447" w:rsidRDefault="00000000" w:rsidP="00E618BA">
            <w:pPr>
              <w:spacing w:line="276" w:lineRule="auto"/>
            </w:pPr>
            <w:r>
              <w:t>Number of morphological, physiological, and/or ecological traits spread across species.</w:t>
            </w:r>
          </w:p>
        </w:tc>
      </w:tr>
      <w:tr w:rsidR="009D6447" w14:paraId="104C1F6C" w14:textId="77777777">
        <w:tc>
          <w:tcPr>
            <w:tcW w:w="2972" w:type="dxa"/>
          </w:tcPr>
          <w:p w14:paraId="6B81673F" w14:textId="77777777" w:rsidR="009D6447" w:rsidRDefault="00000000" w:rsidP="00E618BA">
            <w:pPr>
              <w:spacing w:line="276" w:lineRule="auto"/>
              <w:jc w:val="left"/>
              <w:rPr>
                <w:i/>
              </w:rPr>
            </w:pPr>
            <w:r>
              <w:rPr>
                <w:i/>
              </w:rPr>
              <w:t>Evenness (Eve)</w:t>
            </w:r>
          </w:p>
        </w:tc>
        <w:tc>
          <w:tcPr>
            <w:tcW w:w="6044" w:type="dxa"/>
          </w:tcPr>
          <w:p w14:paraId="5E62D32C" w14:textId="77777777" w:rsidR="009D6447" w:rsidRDefault="00000000" w:rsidP="00E618BA">
            <w:pPr>
              <w:spacing w:line="276" w:lineRule="auto"/>
            </w:pPr>
            <w:r>
              <w:t xml:space="preserve">Similarity of the relative abundances between species. The closer are abundances of species to each other, the higher the evenness. Examples are </w:t>
            </w:r>
            <w:proofErr w:type="spellStart"/>
            <w:r>
              <w:t>Pielou’s</w:t>
            </w:r>
            <w:proofErr w:type="spellEnd"/>
            <w:r>
              <w:t xml:space="preserve"> or Simpson’s evenness indices.</w:t>
            </w:r>
          </w:p>
        </w:tc>
      </w:tr>
      <w:tr w:rsidR="009D6447" w14:paraId="17332191" w14:textId="77777777">
        <w:tc>
          <w:tcPr>
            <w:tcW w:w="2972" w:type="dxa"/>
          </w:tcPr>
          <w:p w14:paraId="535E1CF1" w14:textId="77777777" w:rsidR="009D6447" w:rsidRDefault="00000000" w:rsidP="00E618BA">
            <w:pPr>
              <w:spacing w:line="276" w:lineRule="auto"/>
              <w:jc w:val="left"/>
              <w:rPr>
                <w:i/>
              </w:rPr>
            </w:pPr>
            <w:r>
              <w:rPr>
                <w:i/>
              </w:rPr>
              <w:t>Functional evenness (</w:t>
            </w:r>
            <w:proofErr w:type="spellStart"/>
            <w:r>
              <w:rPr>
                <w:i/>
              </w:rPr>
              <w:t>fEve</w:t>
            </w:r>
            <w:proofErr w:type="spellEnd"/>
            <w:r>
              <w:rPr>
                <w:i/>
              </w:rPr>
              <w:t>)</w:t>
            </w:r>
          </w:p>
        </w:tc>
        <w:tc>
          <w:tcPr>
            <w:tcW w:w="6044" w:type="dxa"/>
          </w:tcPr>
          <w:p w14:paraId="5C8937EB" w14:textId="77777777" w:rsidR="009D6447" w:rsidRDefault="00000000" w:rsidP="00E618BA">
            <w:pPr>
              <w:spacing w:line="276" w:lineRule="auto"/>
            </w:pPr>
            <w:r>
              <w:t>Evenness applied to functional richness.</w:t>
            </w:r>
          </w:p>
        </w:tc>
      </w:tr>
      <w:tr w:rsidR="009D6447" w14:paraId="702DF271" w14:textId="77777777">
        <w:tc>
          <w:tcPr>
            <w:tcW w:w="2972" w:type="dxa"/>
          </w:tcPr>
          <w:p w14:paraId="1F9B806F" w14:textId="77777777" w:rsidR="009D6447" w:rsidRDefault="00000000" w:rsidP="00E618BA">
            <w:pPr>
              <w:spacing w:line="276" w:lineRule="auto"/>
              <w:jc w:val="left"/>
              <w:rPr>
                <w:i/>
              </w:rPr>
            </w:pPr>
            <w:r>
              <w:rPr>
                <w:i/>
              </w:rPr>
              <w:t>Diversity (Div)</w:t>
            </w:r>
          </w:p>
        </w:tc>
        <w:tc>
          <w:tcPr>
            <w:tcW w:w="6044" w:type="dxa"/>
          </w:tcPr>
          <w:p w14:paraId="2B9AE41D" w14:textId="77777777" w:rsidR="009D6447" w:rsidRDefault="00000000" w:rsidP="00E618BA">
            <w:pPr>
              <w:spacing w:line="276" w:lineRule="auto"/>
            </w:pPr>
            <w:r>
              <w:t xml:space="preserve">Diversity metrics which combine both richness and evenness. Examples </w:t>
            </w:r>
            <w:proofErr w:type="gramStart"/>
            <w:r>
              <w:t>are  the</w:t>
            </w:r>
            <w:proofErr w:type="gramEnd"/>
            <w:r>
              <w:t xml:space="preserve"> Simpson’s and Shannon’s indices.</w:t>
            </w:r>
          </w:p>
        </w:tc>
      </w:tr>
      <w:tr w:rsidR="009D6447" w14:paraId="4FE3058A" w14:textId="77777777">
        <w:tc>
          <w:tcPr>
            <w:tcW w:w="2972" w:type="dxa"/>
          </w:tcPr>
          <w:p w14:paraId="2DBAC4F3" w14:textId="77777777" w:rsidR="009D6447" w:rsidRDefault="00000000" w:rsidP="00E618BA">
            <w:pPr>
              <w:spacing w:line="276" w:lineRule="auto"/>
              <w:jc w:val="left"/>
              <w:rPr>
                <w:i/>
              </w:rPr>
            </w:pPr>
            <w:r>
              <w:rPr>
                <w:i/>
              </w:rPr>
              <w:t>Functional diversity (</w:t>
            </w:r>
            <w:proofErr w:type="spellStart"/>
            <w:r>
              <w:rPr>
                <w:i/>
              </w:rPr>
              <w:t>fDiv</w:t>
            </w:r>
            <w:proofErr w:type="spellEnd"/>
            <w:r>
              <w:rPr>
                <w:i/>
              </w:rPr>
              <w:t>)</w:t>
            </w:r>
          </w:p>
        </w:tc>
        <w:tc>
          <w:tcPr>
            <w:tcW w:w="6044" w:type="dxa"/>
          </w:tcPr>
          <w:p w14:paraId="71226754" w14:textId="77777777" w:rsidR="009D6447" w:rsidRDefault="00000000" w:rsidP="00E618BA">
            <w:pPr>
              <w:spacing w:line="276" w:lineRule="auto"/>
            </w:pPr>
            <w:r>
              <w:t>Diversity metrics which combine functional richness and functional evenness.</w:t>
            </w:r>
          </w:p>
        </w:tc>
      </w:tr>
      <w:tr w:rsidR="009D6447" w14:paraId="4E5CD251" w14:textId="77777777">
        <w:tc>
          <w:tcPr>
            <w:tcW w:w="2972" w:type="dxa"/>
          </w:tcPr>
          <w:p w14:paraId="53585B12" w14:textId="77777777" w:rsidR="009D6447" w:rsidRDefault="00000000" w:rsidP="00E618BA">
            <w:pPr>
              <w:spacing w:line="276" w:lineRule="auto"/>
              <w:jc w:val="left"/>
              <w:rPr>
                <w:i/>
              </w:rPr>
            </w:pPr>
            <w:r>
              <w:rPr>
                <w:i/>
              </w:rPr>
              <w:t>Phylogenetic diversity (</w:t>
            </w:r>
            <w:proofErr w:type="spellStart"/>
            <w:r>
              <w:rPr>
                <w:i/>
              </w:rPr>
              <w:t>pDiv</w:t>
            </w:r>
            <w:proofErr w:type="spellEnd"/>
            <w:r>
              <w:rPr>
                <w:i/>
              </w:rPr>
              <w:t>)</w:t>
            </w:r>
          </w:p>
        </w:tc>
        <w:tc>
          <w:tcPr>
            <w:tcW w:w="6044" w:type="dxa"/>
          </w:tcPr>
          <w:p w14:paraId="7FAA9681" w14:textId="5A468C1A" w:rsidR="009D6447" w:rsidRDefault="00000000" w:rsidP="00E618BA">
            <w:pPr>
              <w:spacing w:line="276" w:lineRule="auto"/>
            </w:pPr>
            <w:r>
              <w:t>Diversity of evolutionary lineages, often measured as the sum of branch lengths of a phylogenetic tree. Example is Faith’s phylogenetic diversity</w:t>
            </w:r>
            <w:r w:rsidR="00E618BA">
              <w:t xml:space="preserve"> </w:t>
            </w:r>
            <w:r w:rsidR="00E618BA">
              <w:fldChar w:fldCharType="begin"/>
            </w:r>
            <w:r w:rsidR="00E618BA">
              <w:instrText xml:space="preserve"> ADDIN ZOTERO_ITEM CSL_CITATION {"citationID":"VJYD3jmc","properties":{"formattedCitation":"(Faith, 2006)","plainCitation":"(Faith, 2006)","noteIndex":0},"citationItems":[{"id":1487,"uris":["http://zotero.org/users/6714553/items/PIYT7BT4"],"itemData":{"id":1487,"type":"article-journal","abstract":"A recent paper in this journal (Faith and Baker, 2006) described bio-informatics challenges in the application of the PD (phylogenetic diversity) measure of Faith (1992a), and highlighted the use of the root of the phylogenetic tree, as implied by the original definition of PD. A response paper (Crozier et al. 2006) stated that 1) the (Faith, 1992a) PD definition did not include the use of the root of the tree, and 2) Moritz and Faith (1998) changed the PD definition to include the root. Both characterizations are here refuted. Examples from Faith (1992a, b) document the link from the definition to the use of the root of the overall tree, and a survey of papers over the past 15 years by Faith and colleagues demonstrate that the stated PD definition has remained the same as that in the original 1992 study. PD's estimation of biodiversity at the level of ?feature diversity? is seen to have provided the original rationale for the measure's consideration of the root of the phylogenetic tree.","container-title":"Evolutionary Bioinformatics","DOI":"10.1177/117693430600200008","ISSN":"1176-9343","journalAbbreviation":"Evol Bioinform Online","language":"en","note":"publisher: SAGE Publications Ltd STM","page":"117693430600200008","source":"SAGE Journals","title":"The Role of the Phylogenetic Diversity Measure, PD, in Bio-Informatics: Getting the Definition Right","title-short":"The Role of the Phylogenetic Diversity Measure, PD, in Bio-Informatics","URL":"https://doi.org/10.1177/117693430600200008","volume":"2","author":[{"family":"Faith","given":"Daniel P."}],"accessed":{"date-parts":[["2022",10,29]]},"issued":{"date-parts":[["2006",1,1]]}}}],"schema":"https://github.com/citation-style-language/schema/raw/master/csl-citation.json"} </w:instrText>
            </w:r>
            <w:r w:rsidR="00E618BA">
              <w:fldChar w:fldCharType="separate"/>
            </w:r>
            <w:r w:rsidR="00E618BA" w:rsidRPr="00E618BA">
              <w:t>(Faith, 2006)</w:t>
            </w:r>
            <w:r w:rsidR="00E618BA">
              <w:fldChar w:fldCharType="end"/>
            </w:r>
            <w:r>
              <w:t>.</w:t>
            </w:r>
          </w:p>
        </w:tc>
      </w:tr>
      <w:tr w:rsidR="009D6447" w14:paraId="7330EACB" w14:textId="77777777">
        <w:tc>
          <w:tcPr>
            <w:tcW w:w="2972" w:type="dxa"/>
          </w:tcPr>
          <w:p w14:paraId="59FD4637" w14:textId="77777777" w:rsidR="009D6447" w:rsidRDefault="00000000" w:rsidP="00E618BA">
            <w:pPr>
              <w:spacing w:line="276" w:lineRule="auto"/>
              <w:jc w:val="left"/>
              <w:rPr>
                <w:i/>
              </w:rPr>
            </w:pPr>
            <w:r>
              <w:rPr>
                <w:i/>
              </w:rPr>
              <w:t>Temporal beta-diversity (</w:t>
            </w:r>
            <w:proofErr w:type="spellStart"/>
            <w:r>
              <w:rPr>
                <w:i/>
              </w:rPr>
              <w:t>tBetaDiv</w:t>
            </w:r>
            <w:proofErr w:type="spellEnd"/>
            <w:r>
              <w:rPr>
                <w:i/>
              </w:rPr>
              <w:t>)</w:t>
            </w:r>
          </w:p>
        </w:tc>
        <w:tc>
          <w:tcPr>
            <w:tcW w:w="6044" w:type="dxa"/>
          </w:tcPr>
          <w:p w14:paraId="647B8F2F" w14:textId="77777777" w:rsidR="009D6447" w:rsidRDefault="00000000" w:rsidP="00E618BA">
            <w:pPr>
              <w:spacing w:line="276" w:lineRule="auto"/>
            </w:pPr>
            <w:r>
              <w:t xml:space="preserve">A measure of dissimilarity of species composition between two time periods at a single location. Example is the temporal Bray-Curtis distance. </w:t>
            </w:r>
          </w:p>
        </w:tc>
      </w:tr>
      <w:tr w:rsidR="009D6447" w14:paraId="6BD2F602" w14:textId="77777777">
        <w:tc>
          <w:tcPr>
            <w:tcW w:w="2972" w:type="dxa"/>
          </w:tcPr>
          <w:p w14:paraId="36AC5D17" w14:textId="77777777" w:rsidR="009D6447" w:rsidRDefault="00000000" w:rsidP="00F403C3">
            <w:pPr>
              <w:spacing w:line="276" w:lineRule="auto"/>
              <w:jc w:val="left"/>
              <w:rPr>
                <w:i/>
              </w:rPr>
            </w:pPr>
            <w:r>
              <w:rPr>
                <w:i/>
              </w:rPr>
              <w:t>Spatial beta-diversity (</w:t>
            </w:r>
            <w:proofErr w:type="spellStart"/>
            <w:r>
              <w:rPr>
                <w:i/>
              </w:rPr>
              <w:t>sBetaDiv</w:t>
            </w:r>
            <w:proofErr w:type="spellEnd"/>
            <w:r>
              <w:rPr>
                <w:i/>
              </w:rPr>
              <w:t>)</w:t>
            </w:r>
          </w:p>
        </w:tc>
        <w:tc>
          <w:tcPr>
            <w:tcW w:w="6044" w:type="dxa"/>
          </w:tcPr>
          <w:p w14:paraId="0D7C1233" w14:textId="77777777" w:rsidR="009D6447" w:rsidRDefault="00000000" w:rsidP="00F403C3">
            <w:pPr>
              <w:spacing w:line="276" w:lineRule="auto"/>
            </w:pPr>
            <w:r>
              <w:t>A measure of dissimilarity of species composition between two locations in space at a single temporal snapshot. Example is the spatial Bray-Curtis distance.</w:t>
            </w:r>
          </w:p>
        </w:tc>
      </w:tr>
      <w:tr w:rsidR="009D6447" w14:paraId="7549F3A0" w14:textId="77777777">
        <w:tc>
          <w:tcPr>
            <w:tcW w:w="2972" w:type="dxa"/>
          </w:tcPr>
          <w:p w14:paraId="17348F82" w14:textId="77777777" w:rsidR="009D6447" w:rsidRDefault="00000000" w:rsidP="00F403C3">
            <w:pPr>
              <w:spacing w:line="276" w:lineRule="auto"/>
              <w:jc w:val="left"/>
              <w:rPr>
                <w:i/>
              </w:rPr>
            </w:pPr>
            <w:r>
              <w:rPr>
                <w:i/>
              </w:rPr>
              <w:t>Functional spatial beta-diversity (</w:t>
            </w:r>
            <w:proofErr w:type="spellStart"/>
            <w:r>
              <w:rPr>
                <w:i/>
              </w:rPr>
              <w:t>fsBetaDiv</w:t>
            </w:r>
            <w:proofErr w:type="spellEnd"/>
            <w:r>
              <w:rPr>
                <w:i/>
              </w:rPr>
              <w:t>)</w:t>
            </w:r>
          </w:p>
        </w:tc>
        <w:tc>
          <w:tcPr>
            <w:tcW w:w="6044" w:type="dxa"/>
          </w:tcPr>
          <w:p w14:paraId="56722D8A" w14:textId="77777777" w:rsidR="009D6447" w:rsidRDefault="00000000" w:rsidP="00F403C3">
            <w:pPr>
              <w:spacing w:line="276" w:lineRule="auto"/>
            </w:pPr>
            <w:r>
              <w:t>Spatial beta-diversity applied to composition of functional traits in communities.</w:t>
            </w:r>
          </w:p>
        </w:tc>
      </w:tr>
      <w:tr w:rsidR="009D6447" w14:paraId="26D90AD3" w14:textId="77777777">
        <w:tc>
          <w:tcPr>
            <w:tcW w:w="2972" w:type="dxa"/>
          </w:tcPr>
          <w:p w14:paraId="311441EE" w14:textId="77777777" w:rsidR="009D6447" w:rsidRDefault="00000000" w:rsidP="00F403C3">
            <w:pPr>
              <w:spacing w:line="276" w:lineRule="auto"/>
              <w:jc w:val="left"/>
              <w:rPr>
                <w:i/>
              </w:rPr>
            </w:pPr>
            <w:r>
              <w:rPr>
                <w:i/>
              </w:rPr>
              <w:t>Gamma diversity (</w:t>
            </w:r>
            <w:proofErr w:type="spellStart"/>
            <w:r>
              <w:rPr>
                <w:i/>
              </w:rPr>
              <w:t>GammaDiv</w:t>
            </w:r>
            <w:proofErr w:type="spellEnd"/>
            <w:r>
              <w:rPr>
                <w:i/>
              </w:rPr>
              <w:t>)</w:t>
            </w:r>
          </w:p>
        </w:tc>
        <w:tc>
          <w:tcPr>
            <w:tcW w:w="6044" w:type="dxa"/>
          </w:tcPr>
          <w:p w14:paraId="7132043A" w14:textId="77777777" w:rsidR="009D6447" w:rsidRDefault="00000000" w:rsidP="00F403C3">
            <w:pPr>
              <w:spacing w:line="276" w:lineRule="auto"/>
            </w:pPr>
            <w:r>
              <w:t>Total diversity of all communities in a larger region.</w:t>
            </w:r>
          </w:p>
        </w:tc>
      </w:tr>
      <w:tr w:rsidR="009D6447" w14:paraId="0E8DE253" w14:textId="77777777">
        <w:tc>
          <w:tcPr>
            <w:tcW w:w="2972" w:type="dxa"/>
          </w:tcPr>
          <w:p w14:paraId="6F810DE7" w14:textId="77777777" w:rsidR="009D6447" w:rsidRDefault="00000000" w:rsidP="00F403C3">
            <w:pPr>
              <w:spacing w:line="276" w:lineRule="auto"/>
              <w:jc w:val="left"/>
              <w:rPr>
                <w:i/>
              </w:rPr>
            </w:pPr>
            <w:r>
              <w:rPr>
                <w:i/>
              </w:rPr>
              <w:t>Functional gamma diversity (</w:t>
            </w:r>
            <w:proofErr w:type="spellStart"/>
            <w:r>
              <w:rPr>
                <w:i/>
              </w:rPr>
              <w:t>fGammaDiv</w:t>
            </w:r>
            <w:proofErr w:type="spellEnd"/>
            <w:r>
              <w:rPr>
                <w:i/>
              </w:rPr>
              <w:t>)</w:t>
            </w:r>
          </w:p>
        </w:tc>
        <w:tc>
          <w:tcPr>
            <w:tcW w:w="6044" w:type="dxa"/>
          </w:tcPr>
          <w:p w14:paraId="44FF3B2C" w14:textId="77777777" w:rsidR="009D6447" w:rsidRDefault="00000000" w:rsidP="00F403C3">
            <w:pPr>
              <w:spacing w:line="276" w:lineRule="auto"/>
            </w:pPr>
            <w:r>
              <w:t>Total functional diversity of a larger region.</w:t>
            </w:r>
          </w:p>
        </w:tc>
      </w:tr>
    </w:tbl>
    <w:p w14:paraId="74304DBC" w14:textId="77777777" w:rsidR="009D6447" w:rsidRDefault="00000000" w:rsidP="00CF43E7">
      <w:pPr>
        <w:rPr>
          <w:b/>
        </w:rPr>
      </w:pPr>
      <w:r>
        <w:br w:type="page"/>
      </w:r>
    </w:p>
    <w:p w14:paraId="7C231F5A" w14:textId="77777777" w:rsidR="009D6447" w:rsidRDefault="00000000" w:rsidP="00CF43E7">
      <w:bookmarkStart w:id="21" w:name="_heading=h.z337ya" w:colFirst="0" w:colLast="0"/>
      <w:bookmarkEnd w:id="21"/>
      <w:r>
        <w:rPr>
          <w:b/>
          <w:i/>
        </w:rPr>
        <w:lastRenderedPageBreak/>
        <w:t xml:space="preserve">Table 2: </w:t>
      </w:r>
      <w:r>
        <w:t xml:space="preserve">Trends of different metrics of biodiversity at various spatial and temporal scales. Abbreviations: </w:t>
      </w:r>
      <w:r>
        <w:rPr>
          <w:i/>
        </w:rPr>
        <w:t>species richness (</w:t>
      </w:r>
      <w:proofErr w:type="spellStart"/>
      <w:r>
        <w:rPr>
          <w:i/>
        </w:rPr>
        <w:t>sR</w:t>
      </w:r>
      <w:proofErr w:type="spellEnd"/>
      <w:r>
        <w:rPr>
          <w:i/>
        </w:rPr>
        <w:t>), functional richness (</w:t>
      </w:r>
      <w:proofErr w:type="spellStart"/>
      <w:r>
        <w:rPr>
          <w:i/>
        </w:rPr>
        <w:t>fR</w:t>
      </w:r>
      <w:proofErr w:type="spellEnd"/>
      <w:r>
        <w:rPr>
          <w:i/>
        </w:rPr>
        <w:t>), evenness (Eve), functional evenness (</w:t>
      </w:r>
      <w:proofErr w:type="spellStart"/>
      <w:r>
        <w:rPr>
          <w:i/>
        </w:rPr>
        <w:t>fEve</w:t>
      </w:r>
      <w:proofErr w:type="spellEnd"/>
      <w:r>
        <w:rPr>
          <w:i/>
        </w:rPr>
        <w:t>), diversity (Div), functional diversity (</w:t>
      </w:r>
      <w:proofErr w:type="spellStart"/>
      <w:r>
        <w:rPr>
          <w:i/>
        </w:rPr>
        <w:t>fDiv</w:t>
      </w:r>
      <w:proofErr w:type="spellEnd"/>
      <w:r>
        <w:rPr>
          <w:i/>
        </w:rPr>
        <w:t>), temporal beta-diversity (</w:t>
      </w:r>
      <w:proofErr w:type="spellStart"/>
      <w:r>
        <w:rPr>
          <w:i/>
        </w:rPr>
        <w:t>tBetaDiv</w:t>
      </w:r>
      <w:proofErr w:type="spellEnd"/>
      <w:r>
        <w:rPr>
          <w:i/>
        </w:rPr>
        <w:t>), spatial beta-diversity (</w:t>
      </w:r>
      <w:proofErr w:type="spellStart"/>
      <w:r>
        <w:rPr>
          <w:i/>
        </w:rPr>
        <w:t>sBetaDiv</w:t>
      </w:r>
      <w:proofErr w:type="spellEnd"/>
      <w:r>
        <w:rPr>
          <w:i/>
        </w:rPr>
        <w:t>), functional spatial beta-diversity (</w:t>
      </w:r>
      <w:proofErr w:type="spellStart"/>
      <w:r>
        <w:rPr>
          <w:i/>
        </w:rPr>
        <w:t>fsBetaDiv</w:t>
      </w:r>
      <w:proofErr w:type="spellEnd"/>
      <w:r>
        <w:rPr>
          <w:i/>
        </w:rPr>
        <w:t>), gamma-diversity (</w:t>
      </w:r>
      <w:proofErr w:type="spellStart"/>
      <w:r>
        <w:rPr>
          <w:i/>
        </w:rPr>
        <w:t>GammaDiv</w:t>
      </w:r>
      <w:proofErr w:type="spellEnd"/>
      <w:r>
        <w:rPr>
          <w:i/>
        </w:rPr>
        <w:t>), functional gamma-diversity (</w:t>
      </w:r>
      <w:proofErr w:type="spellStart"/>
      <w:r>
        <w:rPr>
          <w:i/>
        </w:rPr>
        <w:t>fGammaDiv</w:t>
      </w:r>
      <w:proofErr w:type="spellEnd"/>
      <w:r>
        <w:rPr>
          <w:i/>
        </w:rPr>
        <w:t>), phylogenetic diversity (</w:t>
      </w:r>
      <w:proofErr w:type="spellStart"/>
      <w:r>
        <w:rPr>
          <w:i/>
        </w:rPr>
        <w:t>pDiv</w:t>
      </w:r>
      <w:proofErr w:type="spellEnd"/>
      <w:r>
        <w:rPr>
          <w:i/>
        </w:rPr>
        <w:t>).</w:t>
      </w:r>
    </w:p>
    <w:tbl>
      <w:tblPr>
        <w:tblStyle w:val="a5"/>
        <w:tblW w:w="11349" w:type="dxa"/>
        <w:tblInd w:w="-1133" w:type="dxa"/>
        <w:tblBorders>
          <w:top w:val="nil"/>
          <w:left w:val="nil"/>
          <w:bottom w:val="nil"/>
          <w:right w:val="nil"/>
          <w:insideH w:val="nil"/>
          <w:insideV w:val="nil"/>
        </w:tblBorders>
        <w:tblLayout w:type="fixed"/>
        <w:tblLook w:val="0400" w:firstRow="0" w:lastRow="0" w:firstColumn="0" w:lastColumn="0" w:noHBand="0" w:noVBand="1"/>
      </w:tblPr>
      <w:tblGrid>
        <w:gridCol w:w="1127"/>
        <w:gridCol w:w="1185"/>
        <w:gridCol w:w="1127"/>
        <w:gridCol w:w="1239"/>
        <w:gridCol w:w="1031"/>
        <w:gridCol w:w="1128"/>
        <w:gridCol w:w="1128"/>
        <w:gridCol w:w="1128"/>
        <w:gridCol w:w="1128"/>
        <w:gridCol w:w="1128"/>
      </w:tblGrid>
      <w:tr w:rsidR="009D6447" w14:paraId="4B7603BD" w14:textId="77777777">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A76BBD9"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Reference</w:t>
            </w:r>
          </w:p>
        </w:tc>
        <w:tc>
          <w:tcPr>
            <w:tcW w:w="118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8117348"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Metric</w:t>
            </w:r>
          </w:p>
        </w:tc>
        <w:tc>
          <w:tcPr>
            <w:tcW w:w="112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080903D"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Spatial grain (km²)</w:t>
            </w:r>
          </w:p>
        </w:tc>
        <w:tc>
          <w:tcPr>
            <w:tcW w:w="1239"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F2A2A0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Spatial extent (km²)</w:t>
            </w:r>
          </w:p>
        </w:tc>
        <w:tc>
          <w:tcPr>
            <w:tcW w:w="1031"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F9B65B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79B4AD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 xml:space="preserve">Temporal grain </w:t>
            </w:r>
            <w:r>
              <w:rPr>
                <w:rFonts w:ascii="Arial" w:eastAsia="Arial" w:hAnsi="Arial" w:cs="Arial"/>
                <w:color w:val="0070C0"/>
                <w:sz w:val="14"/>
                <w:szCs w:val="14"/>
              </w:rPr>
              <w:t>(decimal hour)</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B922CA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1C73499"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Temporal coverage</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2397AB8"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Location</w:t>
            </w:r>
          </w:p>
        </w:tc>
        <w:tc>
          <w:tcPr>
            <w:tcW w:w="1128"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225B3F9" w14:textId="77777777" w:rsidR="009D6447" w:rsidRDefault="00000000" w:rsidP="00F403C3">
            <w:pPr>
              <w:spacing w:before="100" w:after="100" w:line="276" w:lineRule="auto"/>
              <w:ind w:left="100" w:right="100"/>
              <w:rPr>
                <w:rFonts w:ascii="Arial" w:eastAsia="Arial" w:hAnsi="Arial" w:cs="Arial"/>
                <w:sz w:val="14"/>
                <w:szCs w:val="14"/>
              </w:rPr>
            </w:pPr>
            <w:r>
              <w:rPr>
                <w:rFonts w:ascii="Arial" w:eastAsia="Arial" w:hAnsi="Arial" w:cs="Arial"/>
                <w:sz w:val="14"/>
                <w:szCs w:val="14"/>
              </w:rPr>
              <w:t>Trend</w:t>
            </w:r>
          </w:p>
        </w:tc>
      </w:tr>
      <w:tr w:rsidR="009D6447" w14:paraId="65CB359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97A50EA"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Barnagaud</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47EE00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26516C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B28A16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0C4814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D9F51D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413539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79867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28643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9860E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7CFE83D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3FD4E037"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4AA7472"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A422AC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7700DA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C9899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AFC38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7ED57A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747A04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1DC364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1C33D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E63227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B14D826"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9B50C2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31A153D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51B61F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689ECF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53937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54D4C1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16D04F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64662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CB09C2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343289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C2D0B37"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713FF5E"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538907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60A09F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A2DAE3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821BA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6B7FB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60EF26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6766DB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5B57C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712161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277E9C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Chase </w:t>
            </w:r>
            <w:r>
              <w:rPr>
                <w:rFonts w:ascii="Arial" w:eastAsia="Arial" w:hAnsi="Arial" w:cs="Arial"/>
                <w:i/>
                <w:sz w:val="14"/>
                <w:szCs w:val="14"/>
              </w:rPr>
              <w:t>et al.</w:t>
            </w:r>
            <w:r>
              <w:rPr>
                <w:rFonts w:ascii="Arial" w:eastAsia="Arial" w:hAnsi="Arial" w:cs="Arial"/>
                <w:sz w:val="14"/>
                <w:szCs w:val="14"/>
              </w:rPr>
              <w:t xml:space="preserve"> (201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D50BD2E"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D765C8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0C8D0E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30325A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85B8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6CE89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230A4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F4ED69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E8BDFB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2A20D13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BE578FE"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D5F9AEA"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7C6D98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94C83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D0F51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B564AE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884E69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9051A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986E9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D7A6A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266948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80743E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Davey </w:t>
            </w:r>
            <w:r>
              <w:rPr>
                <w:rFonts w:ascii="Arial" w:eastAsia="Arial" w:hAnsi="Arial" w:cs="Arial"/>
                <w:i/>
                <w:sz w:val="14"/>
                <w:szCs w:val="14"/>
              </w:rPr>
              <w:t>et al.</w:t>
            </w:r>
            <w:r>
              <w:rPr>
                <w:rFonts w:ascii="Arial" w:eastAsia="Arial" w:hAnsi="Arial" w:cs="Arial"/>
                <w:sz w:val="14"/>
                <w:szCs w:val="14"/>
              </w:rPr>
              <w:t xml:space="preserve"> (2012)</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C5111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iv</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782CA7B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42A2E6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14418F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C7F7261"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53F69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27C25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585CF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8F2B71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127FEE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45D7243"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FF53F0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5E80668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EE9571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8BE698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E3B3DE"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978123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603F5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69F71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3A1AE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FE347E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66B4AC5"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D2059C2"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D203A6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86E1DF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81948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D2BF79B"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C6B2B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C4477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BF77B3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3F1A5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84DC82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D4AA59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Jarzyna &amp; </w:t>
            </w:r>
            <w:proofErr w:type="spellStart"/>
            <w:r>
              <w:rPr>
                <w:rFonts w:ascii="Arial" w:eastAsia="Arial" w:hAnsi="Arial" w:cs="Arial"/>
                <w:sz w:val="14"/>
                <w:szCs w:val="14"/>
              </w:rPr>
              <w:t>Jetz</w:t>
            </w:r>
            <w:proofErr w:type="spellEnd"/>
            <w:r>
              <w:rPr>
                <w:rFonts w:ascii="Arial" w:eastAsia="Arial" w:hAnsi="Arial" w:cs="Arial"/>
                <w:sz w:val="14"/>
                <w:szCs w:val="14"/>
              </w:rPr>
              <w:t xml:space="preserve"> (2018)</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3BF53B8"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DFB86C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56F087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FA58F15"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6EF32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72961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AF53E1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5C89C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21E1D1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6CE7C1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B036140"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BB67DC3"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3036D7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58A6C7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A6F8744"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3A50F8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52518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0DFEC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F32F2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65648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4734C64"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A7A56BE"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25E8433"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F0275C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C6E8BD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7F8C5A6"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C350C4"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FE326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E0E3B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8D1A8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3FA39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3E187C2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6467A42" w14:textId="77777777" w:rsidR="009D6447" w:rsidRDefault="00000000" w:rsidP="00F403C3">
            <w:pPr>
              <w:spacing w:before="100" w:after="100" w:line="276" w:lineRule="auto"/>
              <w:ind w:left="100" w:right="100"/>
              <w:jc w:val="left"/>
            </w:pPr>
            <w:r>
              <w:lastRenderedPageBreak/>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8CD1F54"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0379BD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061E45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681ACA8"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C974B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8F2F2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0FC3A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DD0CBA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E20DF0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62E6DC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C5F22D5"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8C8103B"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E2392E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5C6ADD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08AEE2"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229E56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5256F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DF248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8A723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4B9F6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1E8DB5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E36832B"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C530FF2"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9976C3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11E4CE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278D6C4"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D3F47E"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57771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C7F933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3FFFE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349D12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658B551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D349313"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4FAF5EE"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AB95D8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445515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24D6B64"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F1DA26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ED649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43A21F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360AD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4A116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E5B7ED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D4C5309"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41A478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F36D5E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5B963F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43D2BDC"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C8800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E5202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00E6ED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BE708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EF45F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759EA86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71E498A"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FF7EC87"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539D62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6D876B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94F5CAA"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A2CE35"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4CDA90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0DA99A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D46992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86D569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22CA5F3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2AF6C4E"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Pilotto</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EDAD3F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iv</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2C02663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3187B3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D3CA788"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F3D443"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722EF9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24E91B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3981E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8398C5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2640D3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8B2B65D"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B0AE647"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C30F92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DD2177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FDB1E13"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1DA3AE"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01D2FD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C0241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3564E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36D47B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7938AAE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35CE959"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E70F5C3"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E91326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34756E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DEED88"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4B6B06"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559F3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CCAF41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103567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8192F4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00ED4A5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E00ACE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Ram </w:t>
            </w:r>
            <w:r>
              <w:rPr>
                <w:rFonts w:ascii="Arial" w:eastAsia="Arial" w:hAnsi="Arial" w:cs="Arial"/>
                <w:i/>
                <w:sz w:val="14"/>
                <w:szCs w:val="14"/>
              </w:rPr>
              <w:t>et al.</w:t>
            </w:r>
            <w:r>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AF58C5B"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9165D9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A12591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CF0369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66A64DF"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AC6CB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3D3A10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D5E07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010006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1858890"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A499EE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Reif </w:t>
            </w:r>
            <w:r>
              <w:rPr>
                <w:rFonts w:ascii="Arial" w:eastAsia="Arial" w:hAnsi="Arial" w:cs="Arial"/>
                <w:i/>
                <w:sz w:val="14"/>
                <w:szCs w:val="14"/>
              </w:rPr>
              <w:t>et al.</w:t>
            </w:r>
            <w:r>
              <w:rPr>
                <w:rFonts w:ascii="Arial" w:eastAsia="Arial" w:hAnsi="Arial" w:cs="Arial"/>
                <w:sz w:val="14"/>
                <w:szCs w:val="14"/>
              </w:rPr>
              <w:t xml:space="preserve"> (2013)</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563083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33EF68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1847CF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2BC285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63718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08556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3C09A0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E1909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E75352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3A4483B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AD4E344"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41F713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546DF5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AF3B5D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940F1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1497E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213BCD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3FD0E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D3F11F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A183A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3E3E25D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17E12D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Schipper </w:t>
            </w:r>
            <w:r>
              <w:rPr>
                <w:rFonts w:ascii="Arial" w:eastAsia="Arial" w:hAnsi="Arial" w:cs="Arial"/>
                <w:i/>
                <w:sz w:val="14"/>
                <w:szCs w:val="14"/>
              </w:rPr>
              <w:t>et al.</w:t>
            </w:r>
            <w:r>
              <w:rPr>
                <w:rFonts w:ascii="Arial" w:eastAsia="Arial" w:hAnsi="Arial" w:cs="Arial"/>
                <w:sz w:val="14"/>
                <w:szCs w:val="14"/>
              </w:rPr>
              <w:t xml:space="preserve"> (2016)</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CA4C82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iv</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289E323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7F84EF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BFAAA1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5CAD1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06A338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47EE3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38B10A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90A612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587CEAD"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13F12BB"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BBE776A"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4F7CB2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138EF4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0416B4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8BCC0B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39B1A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611B9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6CA4C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FB661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24737DD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610B2A4"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A217B7"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Eve</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A74B50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A51967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705898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78D78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F142B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A98424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34D1E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645DE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0AAF453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DAEDABF"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80ABC1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EDE64A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4C7E0D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308615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38BB91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247DFA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5BDAA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0E0932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7A58D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B23748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0FF144B"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4BA3565"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69F4DB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8754B9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6E2694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ECA45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68E97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D0F72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9A6A89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9DF09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17B4D99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A39FDD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La </w:t>
            </w:r>
            <w:proofErr w:type="spellStart"/>
            <w:r>
              <w:rPr>
                <w:rFonts w:ascii="Arial" w:eastAsia="Arial" w:hAnsi="Arial" w:cs="Arial"/>
                <w:sz w:val="14"/>
                <w:szCs w:val="14"/>
              </w:rPr>
              <w:t>Sorte</w:t>
            </w:r>
            <w:proofErr w:type="spellEnd"/>
            <w:r>
              <w:rPr>
                <w:rFonts w:ascii="Arial" w:eastAsia="Arial" w:hAnsi="Arial" w:cs="Arial"/>
                <w:sz w:val="14"/>
                <w:szCs w:val="14"/>
              </w:rPr>
              <w:t xml:space="preserve"> &amp; </w:t>
            </w:r>
            <w:proofErr w:type="spellStart"/>
            <w:r>
              <w:rPr>
                <w:rFonts w:ascii="Arial" w:eastAsia="Arial" w:hAnsi="Arial" w:cs="Arial"/>
                <w:sz w:val="14"/>
                <w:szCs w:val="14"/>
              </w:rPr>
              <w:t>Boecklen</w:t>
            </w:r>
            <w:proofErr w:type="spellEnd"/>
            <w:r>
              <w:rPr>
                <w:rFonts w:ascii="Arial" w:eastAsia="Arial" w:hAnsi="Arial" w:cs="Arial"/>
                <w:sz w:val="14"/>
                <w:szCs w:val="14"/>
              </w:rPr>
              <w:t xml:space="preserve"> (2005)</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DCBEDA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ve</w:t>
            </w:r>
          </w:p>
        </w:tc>
        <w:tc>
          <w:tcPr>
            <w:tcW w:w="1127" w:type="dxa"/>
            <w:tcBorders>
              <w:top w:val="nil"/>
              <w:left w:val="nil"/>
              <w:bottom w:val="nil"/>
              <w:right w:val="nil"/>
            </w:tcBorders>
            <w:shd w:val="clear" w:color="auto" w:fill="FFFFFF"/>
            <w:tcMar>
              <w:top w:w="100" w:type="dxa"/>
              <w:left w:w="100" w:type="dxa"/>
              <w:bottom w:w="100" w:type="dxa"/>
              <w:right w:w="100" w:type="dxa"/>
            </w:tcMar>
          </w:tcPr>
          <w:p w14:paraId="136A1E7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920084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CEB9E5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6250DD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6910CC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A525E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BAC24C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0BA48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548C7F5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0D49CF" w14:textId="77777777" w:rsidR="009D6447" w:rsidRDefault="00000000" w:rsidP="00F403C3">
            <w:pPr>
              <w:spacing w:before="100" w:after="100" w:line="276" w:lineRule="auto"/>
              <w:ind w:left="100" w:right="100"/>
              <w:jc w:val="left"/>
            </w:pPr>
            <w:r>
              <w:lastRenderedPageBreak/>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8D541A5"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84440A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D719EE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AEA32B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A8DA7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D2F43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CEF665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356C8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91198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F44686E"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CFE3B1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Van Turnhout </w:t>
            </w:r>
            <w:r>
              <w:rPr>
                <w:rFonts w:ascii="Arial" w:eastAsia="Arial" w:hAnsi="Arial" w:cs="Arial"/>
                <w:i/>
                <w:sz w:val="14"/>
                <w:szCs w:val="14"/>
              </w:rPr>
              <w:t>et al.</w:t>
            </w:r>
            <w:r>
              <w:rPr>
                <w:rFonts w:ascii="Arial" w:eastAsia="Arial" w:hAnsi="Arial" w:cs="Arial"/>
                <w:sz w:val="14"/>
                <w:szCs w:val="14"/>
              </w:rPr>
              <w:t xml:space="preserve"> (200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02EDA2C"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0748F8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B2AA5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7B3EDC2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5915FC6"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513F60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9D29F9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04077E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443FCC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3ADF84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E672897"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68D0099"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A5CBBF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2A37FB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566936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3191B0"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7AEDA6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9FDE74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C9F6A2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B8840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6DB3B40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341A9FAC"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Wretenberg</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C6C6831"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5E6106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610B30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9B0414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9C4E356" w14:textId="77777777" w:rsidR="009D6447" w:rsidRDefault="00000000" w:rsidP="00F403C3">
            <w:pPr>
              <w:spacing w:before="100" w:after="100" w:line="276" w:lineRule="auto"/>
              <w:ind w:left="100" w:right="100"/>
              <w:jc w:val="right"/>
            </w:pPr>
            <w:r>
              <w:rPr>
                <w:rFonts w:ascii="Arial" w:eastAsia="Arial" w:hAnsi="Arial" w:cs="Arial"/>
                <w:color w:val="0070C0"/>
                <w:sz w:val="14"/>
                <w:szCs w:val="14"/>
              </w:rPr>
              <w:t>0.08</w:t>
            </w: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15229F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820CCC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D5C1B1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895CA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64650BF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20E501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Keller </w:t>
            </w:r>
            <w:r>
              <w:rPr>
                <w:rFonts w:ascii="Arial" w:eastAsia="Arial" w:hAnsi="Arial" w:cs="Arial"/>
                <w:i/>
                <w:sz w:val="14"/>
                <w:szCs w:val="14"/>
              </w:rPr>
              <w:t>et al.</w:t>
            </w:r>
            <w:r>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A22D98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5FF9D6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A4578D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638B6F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8CF7DFD"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213A7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CC9BC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80219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96707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CEC421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38936A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Monnet </w:t>
            </w:r>
            <w:r>
              <w:rPr>
                <w:rFonts w:ascii="Arial" w:eastAsia="Arial" w:hAnsi="Arial" w:cs="Arial"/>
                <w:i/>
                <w:sz w:val="14"/>
                <w:szCs w:val="14"/>
              </w:rPr>
              <w:t>et al.</w:t>
            </w:r>
            <w:r>
              <w:rPr>
                <w:rFonts w:ascii="Arial" w:eastAsia="Arial" w:hAnsi="Arial" w:cs="Arial"/>
                <w:sz w:val="14"/>
                <w:szCs w:val="14"/>
              </w:rPr>
              <w:t xml:space="preserve"> (2014)</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201C344"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8ACB61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4D22E2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E42596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6D85B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AF6C2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D540F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29A53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2B4CB6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9ED4C1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EB0B9CE"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CD51649"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5C4D17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AA5F35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B743FC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BF3E2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4BF88F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F6A48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B11C00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2FFC9C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037B2C2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F8CABA6"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2A20055"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BF38EA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9B3707C"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EF0F2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525174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FB871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E79638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EC0F6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17C8B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6EB17628"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75AC08C"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F997A8C"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Gamm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DFF35D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2C1189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4D8A45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251E0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8FEDC5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5907D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68DDEE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BAE098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5523869F"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0EDA1D"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9D24E7F"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Gamm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541A2E4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B6F742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DC8B64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05395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0.0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B75113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21A88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74ACBC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79A7B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1B21169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EF0609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Spasov </w:t>
            </w:r>
            <w:r>
              <w:rPr>
                <w:rFonts w:ascii="Arial" w:eastAsia="Arial" w:hAnsi="Arial" w:cs="Arial"/>
                <w:i/>
                <w:sz w:val="14"/>
                <w:szCs w:val="14"/>
              </w:rPr>
              <w:t>et al.</w:t>
            </w:r>
            <w:r>
              <w:rPr>
                <w:rFonts w:ascii="Arial" w:eastAsia="Arial" w:hAnsi="Arial" w:cs="Arial"/>
                <w:sz w:val="14"/>
                <w:szCs w:val="14"/>
              </w:rPr>
              <w:t xml:space="preserve">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6B78BF3"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A80E17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D565332"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3C26B3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983D2D"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6FCE8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52C91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5F94C1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7E945A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109E981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F6B93C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Jarzyna &amp; </w:t>
            </w:r>
            <w:proofErr w:type="spellStart"/>
            <w:r>
              <w:rPr>
                <w:rFonts w:ascii="Arial" w:eastAsia="Arial" w:hAnsi="Arial" w:cs="Arial"/>
                <w:sz w:val="14"/>
                <w:szCs w:val="14"/>
              </w:rPr>
              <w:t>Jetz</w:t>
            </w:r>
            <w:proofErr w:type="spellEnd"/>
            <w:r>
              <w:rPr>
                <w:rFonts w:ascii="Arial" w:eastAsia="Arial" w:hAnsi="Arial" w:cs="Arial"/>
                <w:sz w:val="14"/>
                <w:szCs w:val="14"/>
              </w:rPr>
              <w:t>, (201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D11816D"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39F12A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89B8BA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24855B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0DFA9F"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5459C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20469E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E608C0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E7D33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113664AD"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F3D32D3"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9D39048"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4530CE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121A46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ABB6C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0903AE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30696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47E10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4903F6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DE24C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7D3F513"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6EC10E05" w14:textId="77777777" w:rsidR="009D6447" w:rsidRDefault="009D6447" w:rsidP="00F403C3">
            <w:pPr>
              <w:spacing w:before="100" w:after="100" w:line="276" w:lineRule="auto"/>
              <w:ind w:left="100" w:right="100"/>
              <w:jc w:val="left"/>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7F43D97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p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8FA899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E7E2EB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79D304C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F6B78D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907F0F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2</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0B47FF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9EC63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279D8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13FE981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6DC55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Tingley &amp; </w:t>
            </w:r>
            <w:proofErr w:type="spellStart"/>
            <w:r>
              <w:rPr>
                <w:rFonts w:ascii="Arial" w:eastAsia="Arial" w:hAnsi="Arial" w:cs="Arial"/>
                <w:sz w:val="14"/>
                <w:szCs w:val="14"/>
              </w:rPr>
              <w:t>Beissinger</w:t>
            </w:r>
            <w:proofErr w:type="spellEnd"/>
            <w:r>
              <w:rPr>
                <w:rFonts w:ascii="Arial" w:eastAsia="Arial" w:hAnsi="Arial" w:cs="Arial"/>
                <w:sz w:val="14"/>
                <w:szCs w:val="14"/>
              </w:rPr>
              <w:t xml:space="preserve"> (2013)</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338D34D"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60F275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E65CDF5" w14:textId="77777777" w:rsidR="009D6447" w:rsidRDefault="00000000" w:rsidP="00F403C3">
            <w:pPr>
              <w:spacing w:before="100" w:after="100" w:line="276"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29B3287"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6EE4F11"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F5C19D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581EB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9EB1C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184AE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634D1A1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91DCD8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La </w:t>
            </w:r>
            <w:proofErr w:type="spellStart"/>
            <w:r>
              <w:rPr>
                <w:rFonts w:ascii="Arial" w:eastAsia="Arial" w:hAnsi="Arial" w:cs="Arial"/>
                <w:sz w:val="14"/>
                <w:szCs w:val="14"/>
              </w:rPr>
              <w:t>Sorte</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0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7636539"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B2F351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D14971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39F4F7C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5D1ECB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726857"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7</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D19BF3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C9E3F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F3A86A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28B704E1"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FEF11F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La </w:t>
            </w:r>
            <w:proofErr w:type="spellStart"/>
            <w:r>
              <w:rPr>
                <w:rFonts w:ascii="Arial" w:eastAsia="Arial" w:hAnsi="Arial" w:cs="Arial"/>
                <w:sz w:val="14"/>
                <w:szCs w:val="14"/>
              </w:rPr>
              <w:t>Sorte</w:t>
            </w:r>
            <w:proofErr w:type="spellEnd"/>
            <w:r>
              <w:rPr>
                <w:rFonts w:ascii="Arial" w:eastAsia="Arial" w:hAnsi="Arial" w:cs="Arial"/>
                <w:sz w:val="14"/>
                <w:szCs w:val="14"/>
              </w:rPr>
              <w:t xml:space="preserve"> (2006)</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1910540"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23833DE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7CEA454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270420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7A2F2C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14847A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3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CF2CF6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A0C742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CF95E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886F722"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43018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lastRenderedPageBreak/>
              <w:t xml:space="preserve">Ma </w:t>
            </w:r>
            <w:r>
              <w:rPr>
                <w:rFonts w:ascii="Arial" w:eastAsia="Arial" w:hAnsi="Arial" w:cs="Arial"/>
                <w:i/>
                <w:sz w:val="14"/>
                <w:szCs w:val="14"/>
              </w:rPr>
              <w:t>et al.</w:t>
            </w:r>
            <w:r>
              <w:rPr>
                <w:rFonts w:ascii="Arial" w:eastAsia="Arial" w:hAnsi="Arial" w:cs="Arial"/>
                <w:sz w:val="14"/>
                <w:szCs w:val="14"/>
              </w:rPr>
              <w:t xml:space="preserve"> (2012)</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59E976B"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023DBF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5ABB0C9D"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4DFDA7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D1BF7"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9B69B9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D7AAC1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627F05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53B8C6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C532E3B"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CC39C6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Dornelas </w:t>
            </w:r>
            <w:r>
              <w:rPr>
                <w:rFonts w:ascii="Arial" w:eastAsia="Arial" w:hAnsi="Arial" w:cs="Arial"/>
                <w:i/>
                <w:sz w:val="14"/>
                <w:szCs w:val="14"/>
              </w:rPr>
              <w:t>et al.</w:t>
            </w:r>
            <w:r>
              <w:rPr>
                <w:rFonts w:ascii="Arial" w:eastAsia="Arial" w:hAnsi="Arial" w:cs="Arial"/>
                <w:sz w:val="14"/>
                <w:szCs w:val="14"/>
              </w:rPr>
              <w:t xml:space="preserve"> (2014)</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7541F70"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1470DF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DF077F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D36ABC7"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68A67E"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AC8084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6F1E00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2C901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0A1700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56CCFFAA"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2E21730A"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54471143"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456E0DE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A17691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F26CCCD"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E8BB893"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134D30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4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9024C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DFEED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Worl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FD984E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3781C9F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17903F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García-Navas </w:t>
            </w:r>
            <w:r>
              <w:rPr>
                <w:rFonts w:ascii="Arial" w:eastAsia="Arial" w:hAnsi="Arial" w:cs="Arial"/>
                <w:i/>
                <w:sz w:val="14"/>
                <w:szCs w:val="14"/>
              </w:rPr>
              <w:t>et al.</w:t>
            </w:r>
            <w:r>
              <w:rPr>
                <w:rFonts w:ascii="Arial" w:eastAsia="Arial" w:hAnsi="Arial" w:cs="Arial"/>
                <w:sz w:val="14"/>
                <w:szCs w:val="14"/>
              </w:rPr>
              <w:t xml:space="preserve"> (2020)</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6A98C63B"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1F9C08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55C58A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67</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2C2F04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B89390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0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5C80F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9CCD7B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27BE8E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6A3084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Decrease</w:t>
            </w:r>
          </w:p>
        </w:tc>
      </w:tr>
      <w:tr w:rsidR="009D6447" w14:paraId="7AEA7D9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092DBC5C"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Blowes</w:t>
            </w:r>
            <w:proofErr w:type="spellEnd"/>
            <w:r>
              <w:rPr>
                <w:rFonts w:ascii="Arial" w:eastAsia="Arial" w:hAnsi="Arial" w:cs="Arial"/>
                <w:sz w:val="14"/>
                <w:szCs w:val="14"/>
              </w:rPr>
              <w:t xml:space="preserve"> </w:t>
            </w:r>
            <w:r>
              <w:rPr>
                <w:rFonts w:ascii="Arial" w:eastAsia="Arial" w:hAnsi="Arial" w:cs="Arial"/>
                <w:i/>
                <w:sz w:val="14"/>
                <w:szCs w:val="14"/>
              </w:rPr>
              <w:t>et al.</w:t>
            </w:r>
            <w:r>
              <w:rPr>
                <w:rFonts w:ascii="Arial" w:eastAsia="Arial" w:hAnsi="Arial" w:cs="Arial"/>
                <w:sz w:val="14"/>
                <w:szCs w:val="14"/>
              </w:rPr>
              <w:t xml:space="preserve"> (2019)</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3A9FCEAB"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FC8474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6162F10A" w14:textId="77777777" w:rsidR="009D6447" w:rsidRDefault="00000000" w:rsidP="00F403C3">
            <w:pPr>
              <w:spacing w:before="100" w:after="100" w:line="276"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BC5F7B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4BCA3E2"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3E7F9B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64529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4C1A55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3F14B8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2C167ABC"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0E0C8A6"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1A7E442D"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790A2AD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161A78AA" w14:textId="77777777" w:rsidR="009D6447" w:rsidRDefault="00000000" w:rsidP="00F403C3">
            <w:pPr>
              <w:spacing w:before="100" w:after="100" w:line="276"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1093BD4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ED1AE2E"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13DC9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E01C04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43A4B9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0B71E97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092AFD7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756F457A"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48C94897"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CF298A7"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1D729AB" w14:textId="77777777" w:rsidR="009D6447" w:rsidRDefault="00000000" w:rsidP="00F403C3">
            <w:pPr>
              <w:spacing w:before="100" w:after="100" w:line="276"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6664749"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CC97DE8"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8F0049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EC465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52F6EE"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AD7F05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755801D5"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14A6DE2" w14:textId="77777777" w:rsidR="009D6447" w:rsidRDefault="00000000" w:rsidP="00F403C3">
            <w:pPr>
              <w:spacing w:before="100" w:after="100" w:line="276" w:lineRule="auto"/>
              <w:ind w:left="100" w:right="100"/>
              <w:jc w:val="left"/>
            </w:pPr>
            <w:r>
              <w:t xml:space="preserve"> </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2F666506"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tBeta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063E5C9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171E1CC" w14:textId="77777777" w:rsidR="009D6447" w:rsidRDefault="00000000" w:rsidP="00F403C3">
            <w:pPr>
              <w:spacing w:before="100" w:after="100" w:line="276" w:lineRule="auto"/>
              <w:ind w:left="100" w:right="100"/>
              <w:jc w:val="right"/>
            </w:pPr>
            <w:r>
              <w:t xml:space="preserve"> </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28F00EA6"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C6ED158" w14:textId="77777777" w:rsidR="009D6447" w:rsidRDefault="00000000" w:rsidP="00F403C3">
            <w:pPr>
              <w:spacing w:before="100" w:after="100" w:line="276" w:lineRule="auto"/>
              <w:ind w:left="100" w:right="100"/>
              <w:jc w:val="right"/>
            </w:pPr>
            <w:r>
              <w:t xml:space="preserve"> </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261EB0B"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6</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182E92C"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6383790"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5B895C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Increase</w:t>
            </w:r>
          </w:p>
        </w:tc>
      </w:tr>
      <w:tr w:rsidR="009D6447" w14:paraId="4DE7B869"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C4B4E3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McGill </w:t>
            </w:r>
            <w:r>
              <w:rPr>
                <w:rFonts w:ascii="Arial" w:eastAsia="Arial" w:hAnsi="Arial" w:cs="Arial"/>
                <w:i/>
                <w:sz w:val="14"/>
                <w:szCs w:val="14"/>
              </w:rPr>
              <w:t>et al.</w:t>
            </w:r>
            <w:r>
              <w:rPr>
                <w:rFonts w:ascii="Arial" w:eastAsia="Arial" w:hAnsi="Arial" w:cs="Arial"/>
                <w:sz w:val="14"/>
                <w:szCs w:val="14"/>
              </w:rPr>
              <w:t xml:space="preserve"> (2015)</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0003E441"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058506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4711618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00D64A4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7EB33D8"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530C0F5"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A6753F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790DFAB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2857DDE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0BB775A4"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4D9A6C69" w14:textId="77777777" w:rsidR="009D6447" w:rsidRDefault="009D6447" w:rsidP="00F403C3">
            <w:pPr>
              <w:spacing w:before="100" w:after="100" w:line="276" w:lineRule="auto"/>
              <w:ind w:left="100" w:right="100"/>
              <w:jc w:val="left"/>
              <w:rPr>
                <w:rFonts w:ascii="Arial" w:eastAsia="Arial" w:hAnsi="Arial" w:cs="Arial"/>
                <w:sz w:val="14"/>
                <w:szCs w:val="14"/>
              </w:rPr>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383DD0EF"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36854408"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318FAD4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6FF6D2AE"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AFD5A44"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5</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47CC2B0"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145A7A4"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383CFFEB"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SA</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7329CD6"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12620317"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1828DB6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 xml:space="preserve">Petchey </w:t>
            </w:r>
            <w:r>
              <w:rPr>
                <w:rFonts w:ascii="Arial" w:eastAsia="Arial" w:hAnsi="Arial" w:cs="Arial"/>
                <w:i/>
                <w:sz w:val="14"/>
                <w:szCs w:val="14"/>
              </w:rPr>
              <w:t>et al.</w:t>
            </w:r>
            <w:r>
              <w:rPr>
                <w:rFonts w:ascii="Arial" w:eastAsia="Arial" w:hAnsi="Arial" w:cs="Arial"/>
                <w:sz w:val="14"/>
                <w:szCs w:val="14"/>
              </w:rPr>
              <w:t xml:space="preserve"> (2007)</w:t>
            </w:r>
          </w:p>
        </w:tc>
        <w:tc>
          <w:tcPr>
            <w:tcW w:w="1185" w:type="dxa"/>
            <w:tcBorders>
              <w:top w:val="nil"/>
              <w:left w:val="nil"/>
              <w:bottom w:val="nil"/>
              <w:right w:val="nil"/>
            </w:tcBorders>
            <w:shd w:val="clear" w:color="auto" w:fill="FFFFFF"/>
            <w:tcMar>
              <w:top w:w="100" w:type="dxa"/>
              <w:left w:w="100" w:type="dxa"/>
              <w:bottom w:w="100" w:type="dxa"/>
              <w:right w:w="100" w:type="dxa"/>
            </w:tcMar>
          </w:tcPr>
          <w:p w14:paraId="72753164"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sR</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14F4ADA9"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09B6E844" w14:textId="77777777" w:rsidR="009D6447" w:rsidRDefault="00000000" w:rsidP="00F403C3">
            <w:pPr>
              <w:spacing w:before="100" w:after="100" w:line="276" w:lineRule="auto"/>
              <w:ind w:left="100" w:right="100"/>
              <w:jc w:val="right"/>
            </w:pPr>
            <w:r>
              <w:rPr>
                <w:rFonts w:ascii="Arial" w:eastAsia="Arial" w:hAnsi="Arial" w:cs="Arial"/>
                <w:sz w:val="14"/>
                <w:szCs w:val="14"/>
              </w:rPr>
              <w:t>229,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48F9313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AE149B8" w14:textId="77777777" w:rsidR="009D6447" w:rsidRDefault="009D6447" w:rsidP="00F403C3">
            <w:pPr>
              <w:spacing w:before="100" w:after="100" w:line="276" w:lineRule="auto"/>
              <w:ind w:left="100" w:right="100"/>
              <w:jc w:val="right"/>
            </w:pPr>
          </w:p>
        </w:tc>
        <w:tc>
          <w:tcPr>
            <w:tcW w:w="1128" w:type="dxa"/>
            <w:tcBorders>
              <w:top w:val="nil"/>
              <w:left w:val="nil"/>
              <w:bottom w:val="nil"/>
              <w:right w:val="nil"/>
            </w:tcBorders>
            <w:shd w:val="clear" w:color="auto" w:fill="FFFFFF"/>
            <w:tcMar>
              <w:top w:w="100" w:type="dxa"/>
              <w:left w:w="100" w:type="dxa"/>
              <w:bottom w:w="100" w:type="dxa"/>
              <w:right w:w="100" w:type="dxa"/>
            </w:tcMar>
          </w:tcPr>
          <w:p w14:paraId="4FD5E9AA"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5C720615"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D603FFA"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0832653"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r w:rsidR="009D6447" w14:paraId="7D3ACCB6" w14:textId="77777777">
        <w:tc>
          <w:tcPr>
            <w:tcW w:w="1128" w:type="dxa"/>
            <w:tcBorders>
              <w:top w:val="nil"/>
              <w:left w:val="nil"/>
              <w:bottom w:val="nil"/>
              <w:right w:val="nil"/>
            </w:tcBorders>
            <w:shd w:val="clear" w:color="auto" w:fill="FFFFFF"/>
            <w:tcMar>
              <w:top w:w="100" w:type="dxa"/>
              <w:left w:w="100" w:type="dxa"/>
              <w:bottom w:w="100" w:type="dxa"/>
              <w:right w:w="100" w:type="dxa"/>
            </w:tcMar>
          </w:tcPr>
          <w:p w14:paraId="551D4107" w14:textId="77777777" w:rsidR="009D6447" w:rsidRDefault="009D6447" w:rsidP="00F403C3">
            <w:pPr>
              <w:spacing w:before="100" w:after="100" w:line="276" w:lineRule="auto"/>
              <w:ind w:left="100" w:right="100"/>
              <w:jc w:val="left"/>
              <w:rPr>
                <w:rFonts w:ascii="Arial" w:eastAsia="Arial" w:hAnsi="Arial" w:cs="Arial"/>
                <w:color w:val="0000FF"/>
                <w:sz w:val="14"/>
                <w:szCs w:val="14"/>
              </w:rPr>
            </w:pPr>
          </w:p>
        </w:tc>
        <w:tc>
          <w:tcPr>
            <w:tcW w:w="1185" w:type="dxa"/>
            <w:tcBorders>
              <w:top w:val="nil"/>
              <w:left w:val="nil"/>
              <w:bottom w:val="nil"/>
              <w:right w:val="nil"/>
            </w:tcBorders>
            <w:shd w:val="clear" w:color="auto" w:fill="FFFFFF"/>
            <w:tcMar>
              <w:top w:w="100" w:type="dxa"/>
              <w:left w:w="100" w:type="dxa"/>
              <w:bottom w:w="100" w:type="dxa"/>
              <w:right w:w="100" w:type="dxa"/>
            </w:tcMar>
          </w:tcPr>
          <w:p w14:paraId="5E5481CF" w14:textId="77777777" w:rsidR="009D6447" w:rsidRDefault="00000000" w:rsidP="00F403C3">
            <w:pPr>
              <w:spacing w:before="100" w:after="100" w:line="276" w:lineRule="auto"/>
              <w:ind w:left="100" w:right="100"/>
              <w:jc w:val="left"/>
              <w:rPr>
                <w:rFonts w:ascii="Arial" w:eastAsia="Arial" w:hAnsi="Arial" w:cs="Arial"/>
                <w:sz w:val="14"/>
                <w:szCs w:val="14"/>
              </w:rPr>
            </w:pPr>
            <w:proofErr w:type="spellStart"/>
            <w:r>
              <w:rPr>
                <w:rFonts w:ascii="Arial" w:eastAsia="Arial" w:hAnsi="Arial" w:cs="Arial"/>
                <w:sz w:val="14"/>
                <w:szCs w:val="14"/>
              </w:rPr>
              <w:t>fDiv</w:t>
            </w:r>
            <w:proofErr w:type="spellEnd"/>
          </w:p>
        </w:tc>
        <w:tc>
          <w:tcPr>
            <w:tcW w:w="1127" w:type="dxa"/>
            <w:tcBorders>
              <w:top w:val="nil"/>
              <w:left w:val="nil"/>
              <w:bottom w:val="nil"/>
              <w:right w:val="nil"/>
            </w:tcBorders>
            <w:shd w:val="clear" w:color="auto" w:fill="FFFFFF"/>
            <w:tcMar>
              <w:top w:w="100" w:type="dxa"/>
              <w:left w:w="100" w:type="dxa"/>
              <w:bottom w:w="100" w:type="dxa"/>
              <w:right w:w="100" w:type="dxa"/>
            </w:tcMar>
          </w:tcPr>
          <w:p w14:paraId="6B04BAFD"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Local</w:t>
            </w:r>
          </w:p>
        </w:tc>
        <w:tc>
          <w:tcPr>
            <w:tcW w:w="1239" w:type="dxa"/>
            <w:tcBorders>
              <w:top w:val="nil"/>
              <w:left w:val="nil"/>
              <w:bottom w:val="nil"/>
              <w:right w:val="nil"/>
            </w:tcBorders>
            <w:shd w:val="clear" w:color="auto" w:fill="FFFFFF"/>
            <w:tcMar>
              <w:top w:w="100" w:type="dxa"/>
              <w:left w:w="100" w:type="dxa"/>
              <w:bottom w:w="100" w:type="dxa"/>
              <w:right w:w="100" w:type="dxa"/>
            </w:tcMar>
          </w:tcPr>
          <w:p w14:paraId="2F865F1E" w14:textId="77777777" w:rsidR="009D6447" w:rsidRDefault="00000000" w:rsidP="00F403C3">
            <w:pPr>
              <w:spacing w:before="100" w:after="100" w:line="276" w:lineRule="auto"/>
              <w:ind w:left="100" w:right="100"/>
              <w:jc w:val="right"/>
            </w:pPr>
            <w:r>
              <w:rPr>
                <w:rFonts w:ascii="Arial" w:eastAsia="Arial" w:hAnsi="Arial" w:cs="Arial"/>
                <w:sz w:val="14"/>
                <w:szCs w:val="14"/>
              </w:rPr>
              <w:t>229,800</w:t>
            </w:r>
          </w:p>
        </w:tc>
        <w:tc>
          <w:tcPr>
            <w:tcW w:w="1031" w:type="dxa"/>
            <w:tcBorders>
              <w:top w:val="nil"/>
              <w:left w:val="nil"/>
              <w:bottom w:val="nil"/>
              <w:right w:val="nil"/>
            </w:tcBorders>
            <w:shd w:val="clear" w:color="auto" w:fill="FFFFFF"/>
            <w:tcMar>
              <w:top w:w="100" w:type="dxa"/>
              <w:left w:w="100" w:type="dxa"/>
              <w:bottom w:w="100" w:type="dxa"/>
              <w:right w:w="100" w:type="dxa"/>
            </w:tcMar>
          </w:tcPr>
          <w:p w14:paraId="50FBC841"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0</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3E54F4" w14:textId="77777777" w:rsidR="009D6447" w:rsidRDefault="009D6447" w:rsidP="00F403C3">
            <w:pPr>
              <w:spacing w:before="100" w:after="100" w:line="276" w:lineRule="auto"/>
              <w:ind w:left="100" w:right="100"/>
              <w:jc w:val="right"/>
            </w:pPr>
          </w:p>
        </w:tc>
        <w:tc>
          <w:tcPr>
            <w:tcW w:w="1128" w:type="dxa"/>
            <w:tcBorders>
              <w:top w:val="nil"/>
              <w:left w:val="nil"/>
              <w:bottom w:val="nil"/>
              <w:right w:val="nil"/>
            </w:tcBorders>
            <w:shd w:val="clear" w:color="auto" w:fill="FFFFFF"/>
            <w:tcMar>
              <w:top w:w="100" w:type="dxa"/>
              <w:left w:w="100" w:type="dxa"/>
              <w:bottom w:w="100" w:type="dxa"/>
              <w:right w:w="100" w:type="dxa"/>
            </w:tcMar>
          </w:tcPr>
          <w:p w14:paraId="004E11B3" w14:textId="77777777" w:rsidR="009D6447" w:rsidRDefault="00000000" w:rsidP="00F403C3">
            <w:pPr>
              <w:spacing w:before="100" w:after="100" w:line="276" w:lineRule="auto"/>
              <w:ind w:left="100" w:right="100"/>
              <w:jc w:val="right"/>
              <w:rPr>
                <w:rFonts w:ascii="Arial" w:eastAsia="Arial" w:hAnsi="Arial" w:cs="Arial"/>
                <w:sz w:val="14"/>
                <w:szCs w:val="14"/>
              </w:rPr>
            </w:pPr>
            <w:r>
              <w:rPr>
                <w:rFonts w:ascii="Arial" w:eastAsia="Arial" w:hAnsi="Arial" w:cs="Arial"/>
                <w:sz w:val="14"/>
                <w:szCs w:val="14"/>
              </w:rPr>
              <w:t>24</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4E09B992"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6621030F"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UK</w:t>
            </w:r>
          </w:p>
        </w:tc>
        <w:tc>
          <w:tcPr>
            <w:tcW w:w="1128" w:type="dxa"/>
            <w:tcBorders>
              <w:top w:val="nil"/>
              <w:left w:val="nil"/>
              <w:bottom w:val="nil"/>
              <w:right w:val="nil"/>
            </w:tcBorders>
            <w:shd w:val="clear" w:color="auto" w:fill="FFFFFF"/>
            <w:tcMar>
              <w:top w:w="100" w:type="dxa"/>
              <w:left w:w="100" w:type="dxa"/>
              <w:bottom w:w="100" w:type="dxa"/>
              <w:right w:w="100" w:type="dxa"/>
            </w:tcMar>
          </w:tcPr>
          <w:p w14:paraId="1B7F49B1" w14:textId="77777777" w:rsidR="009D6447" w:rsidRDefault="00000000" w:rsidP="00F403C3">
            <w:pPr>
              <w:spacing w:before="100" w:after="100" w:line="276"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53CC51E9" w14:textId="77777777" w:rsidR="009D6447" w:rsidRDefault="009D6447" w:rsidP="00CF43E7"/>
    <w:p w14:paraId="606F31C8" w14:textId="77777777" w:rsidR="009D6447" w:rsidRDefault="00000000" w:rsidP="00CF43E7">
      <w:pPr>
        <w:pStyle w:val="Title"/>
      </w:pPr>
      <w:bookmarkStart w:id="22" w:name="_heading=h.3j2qqm3" w:colFirst="0" w:colLast="0"/>
      <w:bookmarkEnd w:id="22"/>
      <w:r>
        <w:br w:type="page"/>
      </w:r>
    </w:p>
    <w:p w14:paraId="24D5B334" w14:textId="77777777" w:rsidR="009D6447" w:rsidRDefault="00000000" w:rsidP="00CF43E7">
      <w:pPr>
        <w:pStyle w:val="Heading1"/>
        <w:spacing w:line="480" w:lineRule="auto"/>
      </w:pPr>
      <w:bookmarkStart w:id="23" w:name="_heading=h.ql9fj42wccwf" w:colFirst="0" w:colLast="0"/>
      <w:bookmarkEnd w:id="23"/>
      <w:r>
        <w:lastRenderedPageBreak/>
        <w:t>Figure captions</w:t>
      </w:r>
    </w:p>
    <w:p w14:paraId="35489ACC" w14:textId="2F5169F2" w:rsidR="009D6447" w:rsidRDefault="00000000" w:rsidP="00CF43E7">
      <w:pPr>
        <w:pStyle w:val="Heading1"/>
        <w:spacing w:line="480" w:lineRule="auto"/>
        <w:rPr>
          <w:rFonts w:ascii="Times New Roman" w:eastAsia="Times New Roman" w:hAnsi="Times New Roman" w:cs="Times New Roman"/>
          <w:b w:val="0"/>
          <w:i/>
          <w:color w:val="0070C0"/>
          <w:sz w:val="24"/>
          <w:szCs w:val="24"/>
        </w:rPr>
      </w:pPr>
      <w:bookmarkStart w:id="24" w:name="_heading=h.cx6vcmtj3ats" w:colFirst="0" w:colLast="0"/>
      <w:bookmarkEnd w:id="24"/>
      <w:r>
        <w:rPr>
          <w:rFonts w:ascii="Times New Roman" w:eastAsia="Times New Roman" w:hAnsi="Times New Roman" w:cs="Times New Roman"/>
          <w:i/>
          <w:sz w:val="24"/>
          <w:szCs w:val="24"/>
        </w:rPr>
        <w:t>Fig. 1</w:t>
      </w:r>
      <w:r w:rsidR="00BE41D3">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 xml:space="preserve"> (</w:t>
      </w:r>
      <w:proofErr w:type="gramStart"/>
      <w:r>
        <w:rPr>
          <w:rFonts w:ascii="Times New Roman" w:eastAsia="Times New Roman" w:hAnsi="Times New Roman" w:cs="Times New Roman"/>
          <w:i/>
          <w:sz w:val="24"/>
          <w:szCs w:val="24"/>
        </w:rPr>
        <w:t>in</w:t>
      </w:r>
      <w:proofErr w:type="gramEnd"/>
      <w:r>
        <w:rPr>
          <w:rFonts w:ascii="Times New Roman" w:eastAsia="Times New Roman" w:hAnsi="Times New Roman" w:cs="Times New Roman"/>
          <w:i/>
          <w:sz w:val="24"/>
          <w:szCs w:val="24"/>
        </w:rPr>
        <w:t xml:space="preserve"> colours)</w:t>
      </w:r>
      <w:r>
        <w:rPr>
          <w:rFonts w:ascii="Times New Roman" w:eastAsia="Times New Roman" w:hAnsi="Times New Roman" w:cs="Times New Roman"/>
          <w:b w:val="0"/>
          <w:i/>
          <w:sz w:val="24"/>
          <w:szCs w:val="24"/>
        </w:rPr>
        <w:t xml:space="preserve"> Illustration of the concepts of spatial (A, B) and temporal (C, D) </w:t>
      </w:r>
      <w:r w:rsidR="00D92835" w:rsidRPr="00D92835">
        <w:rPr>
          <w:rFonts w:ascii="Times New Roman" w:eastAsia="Times New Roman" w:hAnsi="Times New Roman" w:cs="Times New Roman"/>
          <w:b w:val="0"/>
          <w:i/>
          <w:color w:val="0070C0"/>
          <w:sz w:val="24"/>
          <w:szCs w:val="24"/>
        </w:rPr>
        <w:t>features</w:t>
      </w:r>
      <w:r>
        <w:rPr>
          <w:rFonts w:ascii="Times New Roman" w:eastAsia="Times New Roman" w:hAnsi="Times New Roman" w:cs="Times New Roman"/>
          <w:b w:val="0"/>
          <w:i/>
          <w:sz w:val="24"/>
          <w:szCs w:val="24"/>
        </w:rPr>
        <w:t xml:space="preserve"> used in this review. </w:t>
      </w:r>
      <w:r>
        <w:rPr>
          <w:rFonts w:ascii="Times New Roman" w:eastAsia="Times New Roman" w:hAnsi="Times New Roman" w:cs="Times New Roman"/>
          <w:b w:val="0"/>
          <w:i/>
          <w:color w:val="0070C0"/>
          <w:sz w:val="24"/>
          <w:szCs w:val="24"/>
        </w:rPr>
        <w:t xml:space="preserve">Even though they are named in the same way, </w:t>
      </w:r>
      <w:proofErr w:type="spellStart"/>
      <w:r>
        <w:rPr>
          <w:rFonts w:ascii="Times New Roman" w:eastAsia="Times New Roman" w:hAnsi="Times New Roman" w:cs="Times New Roman"/>
          <w:b w:val="0"/>
          <w:i/>
          <w:color w:val="0070C0"/>
          <w:sz w:val="24"/>
          <w:szCs w:val="24"/>
        </w:rPr>
        <w:t>spatio</w:t>
      </w:r>
      <w:proofErr w:type="spellEnd"/>
      <w:r>
        <w:rPr>
          <w:rFonts w:ascii="Times New Roman" w:eastAsia="Times New Roman" w:hAnsi="Times New Roman" w:cs="Times New Roman"/>
          <w:b w:val="0"/>
          <w:i/>
          <w:color w:val="0070C0"/>
          <w:sz w:val="24"/>
          <w:szCs w:val="24"/>
        </w:rPr>
        <w:t xml:space="preserve">-temporal grains, extent </w:t>
      </w:r>
      <w:proofErr w:type="gramStart"/>
      <w:r>
        <w:rPr>
          <w:rFonts w:ascii="Times New Roman" w:eastAsia="Times New Roman" w:hAnsi="Times New Roman" w:cs="Times New Roman"/>
          <w:b w:val="0"/>
          <w:i/>
          <w:color w:val="0070C0"/>
          <w:sz w:val="24"/>
          <w:szCs w:val="24"/>
        </w:rPr>
        <w:t>and,</w:t>
      </w:r>
      <w:proofErr w:type="gramEnd"/>
      <w:r>
        <w:rPr>
          <w:rFonts w:ascii="Times New Roman" w:eastAsia="Times New Roman" w:hAnsi="Times New Roman" w:cs="Times New Roman"/>
          <w:b w:val="0"/>
          <w:i/>
          <w:color w:val="0070C0"/>
          <w:sz w:val="24"/>
          <w:szCs w:val="24"/>
        </w:rPr>
        <w:t xml:space="preserve"> lags are different according to whether one is referring to the analysis conducted (i.e. above the dotted grey line: A, C) or to the study design (i.e. below the dotted grey line: B, D).</w:t>
      </w:r>
    </w:p>
    <w:p w14:paraId="3D6753D5" w14:textId="77777777" w:rsidR="009D6447" w:rsidRDefault="009D6447" w:rsidP="00CF43E7"/>
    <w:p w14:paraId="4007F669" w14:textId="449D79A9" w:rsidR="009D6447" w:rsidRDefault="00000000" w:rsidP="00CF43E7">
      <w:pPr>
        <w:rPr>
          <w:i/>
        </w:rPr>
      </w:pPr>
      <w:bookmarkStart w:id="25" w:name="_heading=h.1fob9te" w:colFirst="0" w:colLast="0"/>
      <w:bookmarkEnd w:id="25"/>
      <w:r>
        <w:rPr>
          <w:b/>
          <w:i/>
        </w:rPr>
        <w:t>Fig. 2</w:t>
      </w:r>
      <w:r w:rsidR="00BE41D3">
        <w:rPr>
          <w:b/>
          <w:i/>
        </w:rPr>
        <w:t>.</w:t>
      </w:r>
      <w:r>
        <w:rPr>
          <w:i/>
        </w:rPr>
        <w:t xml:space="preserve"> </w:t>
      </w:r>
      <w:r>
        <w:rPr>
          <w:i/>
          <w:color w:val="0070C0"/>
        </w:rPr>
        <w:t>Maximum</w:t>
      </w:r>
      <w:r>
        <w:rPr>
          <w:i/>
        </w:rPr>
        <w:t xml:space="preserve"> temporal extents ranked by duration (A), and geographic extents (B, C) of 24 studies that we reviewed. </w:t>
      </w:r>
      <w:r>
        <w:rPr>
          <w:i/>
          <w:color w:val="0070C0"/>
        </w:rPr>
        <w:t>In (A), as each reference assesses temporal trends with spatial replicates, some trends can be shorter than the maximum displayed. In (B) and</w:t>
      </w:r>
      <w:r>
        <w:rPr>
          <w:b/>
          <w:i/>
          <w:color w:val="0070C0"/>
        </w:rPr>
        <w:t xml:space="preserve"> </w:t>
      </w:r>
      <w:r>
        <w:rPr>
          <w:i/>
          <w:color w:val="0070C0"/>
        </w:rPr>
        <w:t xml:space="preserve">(C), birds indicate countries where the studies were conducted. </w:t>
      </w:r>
      <w:r>
        <w:rPr>
          <w:i/>
        </w:rPr>
        <w:t>Worldwide studies (</w:t>
      </w:r>
      <w:proofErr w:type="gramStart"/>
      <w:r>
        <w:rPr>
          <w:i/>
        </w:rPr>
        <w:t>i.e.</w:t>
      </w:r>
      <w:proofErr w:type="gramEnd"/>
      <w:r>
        <w:rPr>
          <w:i/>
        </w:rPr>
        <w:t xml:space="preserve"> Dornelas et al., 2014; </w:t>
      </w:r>
      <w:proofErr w:type="spellStart"/>
      <w:r>
        <w:rPr>
          <w:i/>
        </w:rPr>
        <w:t>Blowes</w:t>
      </w:r>
      <w:proofErr w:type="spellEnd"/>
      <w:r>
        <w:rPr>
          <w:i/>
        </w:rPr>
        <w:t xml:space="preserve"> et al., 2019; Jarzyna and </w:t>
      </w:r>
      <w:proofErr w:type="spellStart"/>
      <w:r>
        <w:rPr>
          <w:i/>
        </w:rPr>
        <w:t>Jetz</w:t>
      </w:r>
      <w:proofErr w:type="spellEnd"/>
      <w:r>
        <w:rPr>
          <w:i/>
        </w:rPr>
        <w:t xml:space="preserve"> 2018) are not represented.</w:t>
      </w:r>
    </w:p>
    <w:p w14:paraId="0C84E06E" w14:textId="77777777" w:rsidR="009D6447" w:rsidRDefault="009D6447" w:rsidP="00CF43E7">
      <w:pPr>
        <w:rPr>
          <w:i/>
        </w:rPr>
      </w:pPr>
      <w:bookmarkStart w:id="26" w:name="_heading=h.7qbsheyaiz4i" w:colFirst="0" w:colLast="0"/>
      <w:bookmarkEnd w:id="26"/>
    </w:p>
    <w:p w14:paraId="60A29DF9" w14:textId="763076CE" w:rsidR="009D6447" w:rsidRDefault="00000000" w:rsidP="00CF43E7">
      <w:pPr>
        <w:pStyle w:val="Title"/>
      </w:pPr>
      <w:bookmarkStart w:id="27" w:name="_heading=h.8qpunrla3e7a" w:colFirst="0" w:colLast="0"/>
      <w:bookmarkEnd w:id="27"/>
      <w:r>
        <w:rPr>
          <w:rFonts w:ascii="Times New Roman" w:eastAsia="Times New Roman" w:hAnsi="Times New Roman" w:cs="Times New Roman"/>
          <w:i/>
          <w:sz w:val="24"/>
          <w:szCs w:val="24"/>
        </w:rPr>
        <w:t>Fig. 3</w:t>
      </w:r>
      <w:r w:rsidR="00BE41D3">
        <w:rPr>
          <w:rFonts w:ascii="Times New Roman" w:eastAsia="Times New Roman" w:hAnsi="Times New Roman" w:cs="Times New Roman"/>
          <w:i/>
          <w:sz w:val="24"/>
          <w:szCs w:val="24"/>
        </w:rPr>
        <w:t>.</w:t>
      </w:r>
      <w:r>
        <w:rPr>
          <w:rFonts w:ascii="Times New Roman" w:eastAsia="Times New Roman" w:hAnsi="Times New Roman" w:cs="Times New Roman"/>
          <w:i/>
          <w:sz w:val="24"/>
          <w:szCs w:val="24"/>
        </w:rPr>
        <w:t xml:space="preserve"> (</w:t>
      </w:r>
      <w:proofErr w:type="gramStart"/>
      <w:r>
        <w:rPr>
          <w:rFonts w:ascii="Times New Roman" w:eastAsia="Times New Roman" w:hAnsi="Times New Roman" w:cs="Times New Roman"/>
          <w:i/>
          <w:sz w:val="24"/>
          <w:szCs w:val="24"/>
        </w:rPr>
        <w:t>in</w:t>
      </w:r>
      <w:proofErr w:type="gramEnd"/>
      <w:r>
        <w:rPr>
          <w:rFonts w:ascii="Times New Roman" w:eastAsia="Times New Roman" w:hAnsi="Times New Roman" w:cs="Times New Roman"/>
          <w:i/>
          <w:sz w:val="24"/>
          <w:szCs w:val="24"/>
        </w:rPr>
        <w:t xml:space="preserve"> colours) </w:t>
      </w:r>
      <w:r>
        <w:rPr>
          <w:rFonts w:ascii="Times New Roman" w:eastAsia="Times New Roman" w:hAnsi="Times New Roman" w:cs="Times New Roman"/>
          <w:b w:val="0"/>
          <w:i/>
          <w:sz w:val="24"/>
          <w:szCs w:val="24"/>
        </w:rPr>
        <w:t xml:space="preserve">Numbers of trends in each category (increase, stable, decrease) (A) for each spatial grain, (B) for each of the 12 metrics and (C) for each metric in each spatial grain. We accounted for </w:t>
      </w:r>
      <w:proofErr w:type="spellStart"/>
      <w:r>
        <w:rPr>
          <w:rFonts w:ascii="Times New Roman" w:eastAsia="Times New Roman" w:hAnsi="Times New Roman" w:cs="Times New Roman"/>
          <w:b w:val="0"/>
          <w:i/>
          <w:sz w:val="24"/>
          <w:szCs w:val="24"/>
        </w:rPr>
        <w:t>pseudoreplication</w:t>
      </w:r>
      <w:proofErr w:type="spellEnd"/>
      <w:r>
        <w:rPr>
          <w:rFonts w:ascii="Times New Roman" w:eastAsia="Times New Roman" w:hAnsi="Times New Roman" w:cs="Times New Roman"/>
          <w:b w:val="0"/>
          <w:i/>
          <w:sz w:val="24"/>
          <w:szCs w:val="24"/>
        </w:rPr>
        <w:t xml:space="preserve"> by removing the trends using the same datasets at the same spatial grain. Here, 46 trends from 21 articles are reported (out of 59 and 24, respectively). Note that each trend is an average trend from a given study, scale, and for a given metric, calculated over multiple sites (</w:t>
      </w:r>
      <w:proofErr w:type="gramStart"/>
      <w:r>
        <w:rPr>
          <w:rFonts w:ascii="Times New Roman" w:eastAsia="Times New Roman" w:hAnsi="Times New Roman" w:cs="Times New Roman"/>
          <w:b w:val="0"/>
          <w:i/>
          <w:sz w:val="24"/>
          <w:szCs w:val="24"/>
        </w:rPr>
        <w:t>i.e.</w:t>
      </w:r>
      <w:proofErr w:type="gramEnd"/>
      <w:r>
        <w:rPr>
          <w:rFonts w:ascii="Times New Roman" w:eastAsia="Times New Roman" w:hAnsi="Times New Roman" w:cs="Times New Roman"/>
          <w:b w:val="0"/>
          <w:i/>
          <w:sz w:val="24"/>
          <w:szCs w:val="24"/>
        </w:rPr>
        <w:t xml:space="preserve"> spatial replicates). Abbreviations: species richness (</w:t>
      </w:r>
      <w:proofErr w:type="spellStart"/>
      <w:r>
        <w:rPr>
          <w:rFonts w:ascii="Times New Roman" w:eastAsia="Times New Roman" w:hAnsi="Times New Roman" w:cs="Times New Roman"/>
          <w:b w:val="0"/>
          <w:i/>
          <w:sz w:val="24"/>
          <w:szCs w:val="24"/>
        </w:rPr>
        <w:t>sR</w:t>
      </w:r>
      <w:proofErr w:type="spellEnd"/>
      <w:r>
        <w:rPr>
          <w:rFonts w:ascii="Times New Roman" w:eastAsia="Times New Roman" w:hAnsi="Times New Roman" w:cs="Times New Roman"/>
          <w:b w:val="0"/>
          <w:i/>
          <w:sz w:val="24"/>
          <w:szCs w:val="24"/>
        </w:rPr>
        <w:t>), functional richness (</w:t>
      </w:r>
      <w:proofErr w:type="spellStart"/>
      <w:r>
        <w:rPr>
          <w:rFonts w:ascii="Times New Roman" w:eastAsia="Times New Roman" w:hAnsi="Times New Roman" w:cs="Times New Roman"/>
          <w:b w:val="0"/>
          <w:i/>
          <w:sz w:val="24"/>
          <w:szCs w:val="24"/>
        </w:rPr>
        <w:t>fR</w:t>
      </w:r>
      <w:proofErr w:type="spellEnd"/>
      <w:r>
        <w:rPr>
          <w:rFonts w:ascii="Times New Roman" w:eastAsia="Times New Roman" w:hAnsi="Times New Roman" w:cs="Times New Roman"/>
          <w:b w:val="0"/>
          <w:i/>
          <w:sz w:val="24"/>
          <w:szCs w:val="24"/>
        </w:rPr>
        <w:t>), evenness (Eve), functional evenness (</w:t>
      </w:r>
      <w:proofErr w:type="spellStart"/>
      <w:r>
        <w:rPr>
          <w:rFonts w:ascii="Times New Roman" w:eastAsia="Times New Roman" w:hAnsi="Times New Roman" w:cs="Times New Roman"/>
          <w:b w:val="0"/>
          <w:i/>
          <w:sz w:val="24"/>
          <w:szCs w:val="24"/>
        </w:rPr>
        <w:t>fEve</w:t>
      </w:r>
      <w:proofErr w:type="spellEnd"/>
      <w:r>
        <w:rPr>
          <w:rFonts w:ascii="Times New Roman" w:eastAsia="Times New Roman" w:hAnsi="Times New Roman" w:cs="Times New Roman"/>
          <w:b w:val="0"/>
          <w:i/>
          <w:sz w:val="24"/>
          <w:szCs w:val="24"/>
        </w:rPr>
        <w:t>), taxonomic diversity (Div), functional diversity (</w:t>
      </w:r>
      <w:proofErr w:type="spellStart"/>
      <w:r>
        <w:rPr>
          <w:rFonts w:ascii="Times New Roman" w:eastAsia="Times New Roman" w:hAnsi="Times New Roman" w:cs="Times New Roman"/>
          <w:b w:val="0"/>
          <w:i/>
          <w:sz w:val="24"/>
          <w:szCs w:val="24"/>
        </w:rPr>
        <w:t>fDiv</w:t>
      </w:r>
      <w:proofErr w:type="spellEnd"/>
      <w:r>
        <w:rPr>
          <w:rFonts w:ascii="Times New Roman" w:eastAsia="Times New Roman" w:hAnsi="Times New Roman" w:cs="Times New Roman"/>
          <w:b w:val="0"/>
          <w:i/>
          <w:sz w:val="24"/>
          <w:szCs w:val="24"/>
        </w:rPr>
        <w:t>), temporal beta-diversity (</w:t>
      </w:r>
      <w:proofErr w:type="spellStart"/>
      <w:r>
        <w:rPr>
          <w:rFonts w:ascii="Times New Roman" w:eastAsia="Times New Roman" w:hAnsi="Times New Roman" w:cs="Times New Roman"/>
          <w:b w:val="0"/>
          <w:i/>
          <w:sz w:val="24"/>
          <w:szCs w:val="24"/>
        </w:rPr>
        <w:t>tBetaDiv</w:t>
      </w:r>
      <w:proofErr w:type="spellEnd"/>
      <w:r>
        <w:rPr>
          <w:rFonts w:ascii="Times New Roman" w:eastAsia="Times New Roman" w:hAnsi="Times New Roman" w:cs="Times New Roman"/>
          <w:b w:val="0"/>
          <w:i/>
          <w:sz w:val="24"/>
          <w:szCs w:val="24"/>
        </w:rPr>
        <w:t>), spatial beta-diversity (</w:t>
      </w:r>
      <w:proofErr w:type="spellStart"/>
      <w:r>
        <w:rPr>
          <w:rFonts w:ascii="Times New Roman" w:eastAsia="Times New Roman" w:hAnsi="Times New Roman" w:cs="Times New Roman"/>
          <w:b w:val="0"/>
          <w:i/>
          <w:sz w:val="24"/>
          <w:szCs w:val="24"/>
        </w:rPr>
        <w:t>sBetaDiv</w:t>
      </w:r>
      <w:proofErr w:type="spellEnd"/>
      <w:r>
        <w:rPr>
          <w:rFonts w:ascii="Times New Roman" w:eastAsia="Times New Roman" w:hAnsi="Times New Roman" w:cs="Times New Roman"/>
          <w:b w:val="0"/>
          <w:i/>
          <w:sz w:val="24"/>
          <w:szCs w:val="24"/>
        </w:rPr>
        <w:t>), functional spatial beta-diversity (</w:t>
      </w:r>
      <w:proofErr w:type="spellStart"/>
      <w:r>
        <w:rPr>
          <w:rFonts w:ascii="Times New Roman" w:eastAsia="Times New Roman" w:hAnsi="Times New Roman" w:cs="Times New Roman"/>
          <w:b w:val="0"/>
          <w:i/>
          <w:sz w:val="24"/>
          <w:szCs w:val="24"/>
        </w:rPr>
        <w:t>fsBetaDiv</w:t>
      </w:r>
      <w:proofErr w:type="spellEnd"/>
      <w:r>
        <w:rPr>
          <w:rFonts w:ascii="Times New Roman" w:eastAsia="Times New Roman" w:hAnsi="Times New Roman" w:cs="Times New Roman"/>
          <w:b w:val="0"/>
          <w:i/>
          <w:sz w:val="24"/>
          <w:szCs w:val="24"/>
        </w:rPr>
        <w:t>), gamma-diversity (</w:t>
      </w:r>
      <w:proofErr w:type="spellStart"/>
      <w:r>
        <w:rPr>
          <w:rFonts w:ascii="Times New Roman" w:eastAsia="Times New Roman" w:hAnsi="Times New Roman" w:cs="Times New Roman"/>
          <w:b w:val="0"/>
          <w:i/>
          <w:sz w:val="24"/>
          <w:szCs w:val="24"/>
        </w:rPr>
        <w:t>GammaDiv</w:t>
      </w:r>
      <w:proofErr w:type="spellEnd"/>
      <w:r>
        <w:rPr>
          <w:rFonts w:ascii="Times New Roman" w:eastAsia="Times New Roman" w:hAnsi="Times New Roman" w:cs="Times New Roman"/>
          <w:b w:val="0"/>
          <w:i/>
          <w:sz w:val="24"/>
          <w:szCs w:val="24"/>
        </w:rPr>
        <w:t>), functional gamma-diversity (</w:t>
      </w:r>
      <w:proofErr w:type="spellStart"/>
      <w:r>
        <w:rPr>
          <w:rFonts w:ascii="Times New Roman" w:eastAsia="Times New Roman" w:hAnsi="Times New Roman" w:cs="Times New Roman"/>
          <w:b w:val="0"/>
          <w:i/>
          <w:sz w:val="24"/>
          <w:szCs w:val="24"/>
        </w:rPr>
        <w:t>fGammaDiv</w:t>
      </w:r>
      <w:proofErr w:type="spellEnd"/>
      <w:r>
        <w:rPr>
          <w:rFonts w:ascii="Times New Roman" w:eastAsia="Times New Roman" w:hAnsi="Times New Roman" w:cs="Times New Roman"/>
          <w:b w:val="0"/>
          <w:i/>
          <w:sz w:val="24"/>
          <w:szCs w:val="24"/>
        </w:rPr>
        <w:t>), phylogenetic diversity (</w:t>
      </w:r>
      <w:proofErr w:type="spellStart"/>
      <w:r>
        <w:rPr>
          <w:rFonts w:ascii="Times New Roman" w:eastAsia="Times New Roman" w:hAnsi="Times New Roman" w:cs="Times New Roman"/>
          <w:b w:val="0"/>
          <w:i/>
          <w:sz w:val="24"/>
          <w:szCs w:val="24"/>
        </w:rPr>
        <w:t>pDiv</w:t>
      </w:r>
      <w:proofErr w:type="spellEnd"/>
      <w:r>
        <w:rPr>
          <w:rFonts w:ascii="Times New Roman" w:eastAsia="Times New Roman" w:hAnsi="Times New Roman" w:cs="Times New Roman"/>
          <w:b w:val="0"/>
          <w:i/>
          <w:sz w:val="24"/>
          <w:szCs w:val="24"/>
        </w:rPr>
        <w:t>).</w:t>
      </w:r>
      <w:r>
        <w:br w:type="page"/>
      </w:r>
    </w:p>
    <w:p w14:paraId="59933445" w14:textId="77777777" w:rsidR="009D6447" w:rsidRPr="005F2C96" w:rsidRDefault="00000000" w:rsidP="00CF43E7">
      <w:pPr>
        <w:pStyle w:val="Title"/>
        <w:rPr>
          <w:lang w:val="en-US"/>
        </w:rPr>
      </w:pPr>
      <w:r w:rsidRPr="005F2C96">
        <w:rPr>
          <w:lang w:val="en-US"/>
        </w:rPr>
        <w:lastRenderedPageBreak/>
        <w:t>References</w:t>
      </w:r>
    </w:p>
    <w:p w14:paraId="05A6CFA0" w14:textId="77777777" w:rsidR="00E618BA" w:rsidRDefault="00022376" w:rsidP="00E618BA">
      <w:pPr>
        <w:pStyle w:val="Bibliography"/>
      </w:pPr>
      <w:r>
        <w:rPr>
          <w:color w:val="000000"/>
          <w:lang w:val="fr-FR"/>
        </w:rPr>
        <w:fldChar w:fldCharType="begin"/>
      </w:r>
      <w:r w:rsidR="00AE022E">
        <w:rPr>
          <w:color w:val="000000"/>
          <w:lang w:val="en-US"/>
        </w:rPr>
        <w:instrText xml:space="preserve"> ADDIN ZOTERO_BIBL {"uncited":[],"omitted":[],"custom":[]} CSL_BIBLIOGRAPHY </w:instrText>
      </w:r>
      <w:r>
        <w:rPr>
          <w:color w:val="000000"/>
          <w:lang w:val="fr-FR"/>
        </w:rPr>
        <w:fldChar w:fldCharType="separate"/>
      </w:r>
      <w:r w:rsidR="00E618BA">
        <w:t xml:space="preserve">Adler, P. B., &amp; Lauenroth, W. K. (2003). The power of time: Spatiotemporal scaling of species diversity. </w:t>
      </w:r>
      <w:r w:rsidR="00E618BA">
        <w:rPr>
          <w:i/>
          <w:iCs/>
        </w:rPr>
        <w:t>Ecology Letters</w:t>
      </w:r>
      <w:r w:rsidR="00E618BA">
        <w:t xml:space="preserve">, </w:t>
      </w:r>
      <w:r w:rsidR="00E618BA">
        <w:rPr>
          <w:i/>
          <w:iCs/>
        </w:rPr>
        <w:t>6</w:t>
      </w:r>
      <w:r w:rsidR="00E618BA">
        <w:t>(8), 749–756. https://doi.org/10.1046/j.1461-0248.2003.00497.x</w:t>
      </w:r>
    </w:p>
    <w:p w14:paraId="6B77EDA3" w14:textId="77777777" w:rsidR="00E618BA" w:rsidRDefault="00E618BA" w:rsidP="00E618BA">
      <w:pPr>
        <w:pStyle w:val="Bibliography"/>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72E46F1D" w14:textId="77777777" w:rsidR="00E618BA" w:rsidRDefault="00E618BA" w:rsidP="00E618BA">
      <w:pPr>
        <w:pStyle w:val="Bibliography"/>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408790C3" w14:textId="77777777" w:rsidR="00E618BA" w:rsidRDefault="00E618BA" w:rsidP="00E618BA">
      <w:pPr>
        <w:pStyle w:val="Bibliography"/>
      </w:pPr>
      <w:r>
        <w:t xml:space="preserve">Arrhenius, O. (1921). Species and Area. </w:t>
      </w:r>
      <w:r>
        <w:rPr>
          <w:i/>
          <w:iCs/>
        </w:rPr>
        <w:t>Journal of Ecology</w:t>
      </w:r>
      <w:r>
        <w:t xml:space="preserve">, </w:t>
      </w:r>
      <w:r>
        <w:rPr>
          <w:i/>
          <w:iCs/>
        </w:rPr>
        <w:t>9</w:t>
      </w:r>
      <w:r>
        <w:t>(1), 95–99. https://doi.org/10.2307/2255763</w:t>
      </w:r>
    </w:p>
    <w:p w14:paraId="2BC971F7" w14:textId="77777777" w:rsidR="00E618BA" w:rsidRDefault="00E618BA" w:rsidP="00E618BA">
      <w:pPr>
        <w:pStyle w:val="Bibliography"/>
      </w:pPr>
      <w:r>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6A25E480" w14:textId="77777777" w:rsidR="00E618BA" w:rsidRDefault="00E618BA" w:rsidP="00E618BA">
      <w:pPr>
        <w:pStyle w:val="Bibliography"/>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Article 7336. https://doi.org/10.1038/nature09678</w:t>
      </w:r>
    </w:p>
    <w:p w14:paraId="4ABBDF30" w14:textId="77777777" w:rsidR="00E618BA" w:rsidRDefault="00E618BA" w:rsidP="00E618BA">
      <w:pPr>
        <w:pStyle w:val="Bibliography"/>
      </w:pPr>
      <w:r>
        <w:t xml:space="preserve">Bejček, V. &amp; Šťastný, Karel. (2016). Velké ptačí mapování. </w:t>
      </w:r>
      <w:r>
        <w:rPr>
          <w:i/>
          <w:iCs/>
        </w:rPr>
        <w:t>Vesmír</w:t>
      </w:r>
      <w:r>
        <w:t>. https://vesmir.cz/cz/on-line-clanky/2016/04/velke-ptaci-mapovani.html</w:t>
      </w:r>
    </w:p>
    <w:p w14:paraId="246E025D" w14:textId="77777777" w:rsidR="00E618BA" w:rsidRDefault="00E618BA" w:rsidP="00E618BA">
      <w:pPr>
        <w:pStyle w:val="Bibliography"/>
      </w:pPr>
      <w:r>
        <w:t xml:space="preserve">Blowes, S. A., Supp, S. R., Antão, L. H., Bates, A., Bruelheide, H., Chase, J. M., Moyes, F., Magurran, A., McGill, B., Myers-Smith, I. H., Winter, M., Bjorkman, A. D., Bowler, D. E., Byrnes, J. E. K., Gonzalez, A., Hines, J., Isbell, F., Jones, H. P., Navarro, L. M., </w:t>
      </w:r>
      <w:r>
        <w:lastRenderedPageBreak/>
        <w:t xml:space="preserve">… Dornelas, M. (2019). The geography of biodiversity change in marine and terrestrial assemblages. </w:t>
      </w:r>
      <w:r>
        <w:rPr>
          <w:i/>
          <w:iCs/>
        </w:rPr>
        <w:t>Science</w:t>
      </w:r>
      <w:r>
        <w:t xml:space="preserve">, </w:t>
      </w:r>
      <w:r>
        <w:rPr>
          <w:i/>
          <w:iCs/>
        </w:rPr>
        <w:t>366</w:t>
      </w:r>
      <w:r>
        <w:t>(6463), 339–345. https://doi.org/10.1126/science.aaw1620</w:t>
      </w:r>
    </w:p>
    <w:p w14:paraId="2B5D8007" w14:textId="77777777" w:rsidR="00E618BA" w:rsidRDefault="00E618BA" w:rsidP="00E618BA">
      <w:pPr>
        <w:pStyle w:val="Bibliography"/>
      </w:pPr>
      <w:r>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3D056901" w14:textId="77777777" w:rsidR="00E618BA" w:rsidRDefault="00E618BA" w:rsidP="00E618BA">
      <w:pPr>
        <w:pStyle w:val="Bibliography"/>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139A2AC0" w14:textId="77777777" w:rsidR="00E618BA" w:rsidRDefault="00E618BA" w:rsidP="00E618BA">
      <w:pPr>
        <w:pStyle w:val="Bibliography"/>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1C66C3FF" w14:textId="77777777" w:rsidR="00E618BA" w:rsidRDefault="00E618BA" w:rsidP="00E618BA">
      <w:pPr>
        <w:pStyle w:val="Bibliography"/>
      </w:pPr>
      <w:r>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2D79C29D" w14:textId="77777777" w:rsidR="00E618BA" w:rsidRDefault="00E618BA" w:rsidP="00E618BA">
      <w:pPr>
        <w:pStyle w:val="Bibliography"/>
      </w:pPr>
      <w:r w:rsidRPr="00E618BA">
        <w:rPr>
          <w:lang w:val="fr-FR"/>
        </w:rPr>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332BC49F" w14:textId="77777777" w:rsidR="00E618BA" w:rsidRDefault="00E618BA" w:rsidP="00E618BA">
      <w:pPr>
        <w:pStyle w:val="Bibliography"/>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3122DB75" w14:textId="77777777" w:rsidR="00E618BA" w:rsidRDefault="00E618BA" w:rsidP="00E618BA">
      <w:pPr>
        <w:pStyle w:val="Bibliography"/>
      </w:pPr>
      <w:r>
        <w:t xml:space="preserve">Davey, C. M., Chamberlain, D. E., Newson, S. E., Noble, D. G., &amp; Johnston, A. (2012). Rise of the generalists: Evidence for climate driven homogenization in avian communities. </w:t>
      </w:r>
      <w:r>
        <w:rPr>
          <w:i/>
          <w:iCs/>
        </w:rPr>
        <w:lastRenderedPageBreak/>
        <w:t>Global Ecology and Biogeography</w:t>
      </w:r>
      <w:r>
        <w:t xml:space="preserve">, </w:t>
      </w:r>
      <w:r>
        <w:rPr>
          <w:i/>
          <w:iCs/>
        </w:rPr>
        <w:t>21</w:t>
      </w:r>
      <w:r>
        <w:t>(5), 568–578. https://doi.org/10.1111/j.1466-8238.2011.00693.x</w:t>
      </w:r>
    </w:p>
    <w:p w14:paraId="2149ED39" w14:textId="77777777" w:rsidR="00E618BA" w:rsidRDefault="00E618BA" w:rsidP="00E618BA">
      <w:pPr>
        <w:pStyle w:val="Bibliography"/>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2C1E75C1" w14:textId="4F3B2F09" w:rsidR="00E618BA" w:rsidRDefault="00E618BA" w:rsidP="00E618BA">
      <w:pPr>
        <w:pStyle w:val="Bibliography"/>
      </w:pPr>
      <w:r>
        <w:t xml:space="preserve">Diamond, J. M. (1989). The present, past and future of human-caused extinctions. </w:t>
      </w:r>
      <w:r>
        <w:rPr>
          <w:i/>
          <w:iCs/>
        </w:rPr>
        <w:t>Philosophical Transactions of the Royal Society of London. Series B, Biological Sciences</w:t>
      </w:r>
      <w:r>
        <w:t xml:space="preserve">, </w:t>
      </w:r>
      <w:r>
        <w:rPr>
          <w:i/>
          <w:iCs/>
        </w:rPr>
        <w:t>325</w:t>
      </w:r>
      <w:r>
        <w:t>(1228), 469–476; 476-477. https://doi.org/10.1098/rstb.1989.0100</w:t>
      </w:r>
    </w:p>
    <w:p w14:paraId="279842FC" w14:textId="77777777" w:rsidR="00E618BA" w:rsidRPr="00E618BA" w:rsidRDefault="00E618BA" w:rsidP="00E618BA">
      <w:pPr>
        <w:pStyle w:val="Bibliography"/>
        <w:rPr>
          <w:lang w:val="fr-FR"/>
        </w:rPr>
      </w:pPr>
      <w:r>
        <w:t xml:space="preserve">Dornelas, M., Gotelli, N. J., McGill, B., Shimadzu, H., Moyes, F., Sievers, C., &amp; Magurran, A. E. (2014). Assemblage Time Series Reveal Biodiversity Change but Not Systematic Loss. </w:t>
      </w:r>
      <w:r w:rsidRPr="00E618BA">
        <w:rPr>
          <w:i/>
          <w:iCs/>
          <w:lang w:val="fr-FR"/>
        </w:rPr>
        <w:t>Science</w:t>
      </w:r>
      <w:r w:rsidRPr="00E618BA">
        <w:rPr>
          <w:lang w:val="fr-FR"/>
        </w:rPr>
        <w:t xml:space="preserve">, </w:t>
      </w:r>
      <w:r w:rsidRPr="00E618BA">
        <w:rPr>
          <w:i/>
          <w:iCs/>
          <w:lang w:val="fr-FR"/>
        </w:rPr>
        <w:t>344</w:t>
      </w:r>
      <w:r w:rsidRPr="00E618BA">
        <w:rPr>
          <w:lang w:val="fr-FR"/>
        </w:rPr>
        <w:t>(6181), 296–299. https://doi.org/10.1126/science.1248484</w:t>
      </w:r>
    </w:p>
    <w:p w14:paraId="174E772B" w14:textId="77777777" w:rsidR="00E618BA" w:rsidRDefault="00E618BA" w:rsidP="00E618BA">
      <w:pPr>
        <w:pStyle w:val="Bibliography"/>
      </w:pPr>
      <w:r w:rsidRPr="00E618BA">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383E7A3F" w14:textId="77777777" w:rsidR="00E618BA" w:rsidRDefault="00E618BA" w:rsidP="00E618BA">
      <w:pPr>
        <w:pStyle w:val="Bibliography"/>
      </w:pPr>
      <w:r>
        <w:t xml:space="preserve">Dungan, J. L., Perry, J. N., Dale, M. R. T., Legendre, P., Citron-Pousty, S., Fortin, M.-J., Jakomulska, A., Miriti, M., &amp; Rosenberg, M. S. (2002). A balanced view of scale in spatial statistical analysis. </w:t>
      </w:r>
      <w:r>
        <w:rPr>
          <w:i/>
          <w:iCs/>
        </w:rPr>
        <w:t>Ecography</w:t>
      </w:r>
      <w:r>
        <w:t xml:space="preserve">, </w:t>
      </w:r>
      <w:r>
        <w:rPr>
          <w:i/>
          <w:iCs/>
        </w:rPr>
        <w:t>25</w:t>
      </w:r>
      <w:r>
        <w:t>(5), 626–640. https://doi.org/10.1034/j.1600-0587.2002.250510.x</w:t>
      </w:r>
    </w:p>
    <w:p w14:paraId="4FE4A39E" w14:textId="77777777" w:rsidR="00E618BA" w:rsidRDefault="00E618BA" w:rsidP="00E618BA">
      <w:pPr>
        <w:pStyle w:val="Bibliography"/>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1165D159" w14:textId="77777777" w:rsidR="00E618BA" w:rsidRDefault="00E618BA" w:rsidP="00E618BA">
      <w:pPr>
        <w:pStyle w:val="Bibliography"/>
      </w:pPr>
      <w:r>
        <w:t xml:space="preserve">Faith, D. P. (2006). The Role of the Phylogenetic Diversity Measure, PD, in Bio-Informatics: Getting the Definition Right. </w:t>
      </w:r>
      <w:r>
        <w:rPr>
          <w:i/>
          <w:iCs/>
        </w:rPr>
        <w:t>Evolutionary Bioinformatics</w:t>
      </w:r>
      <w:r>
        <w:t xml:space="preserve">, </w:t>
      </w:r>
      <w:r>
        <w:rPr>
          <w:i/>
          <w:iCs/>
        </w:rPr>
        <w:t>2</w:t>
      </w:r>
      <w:r>
        <w:t>, 117693430600200000. https://doi.org/10.1177/117693430600200008</w:t>
      </w:r>
    </w:p>
    <w:p w14:paraId="0A1CFADC" w14:textId="77777777" w:rsidR="00E618BA" w:rsidRDefault="00E618BA" w:rsidP="00E618BA">
      <w:pPr>
        <w:pStyle w:val="Bibliography"/>
      </w:pPr>
      <w:r>
        <w:lastRenderedPageBreak/>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14D06DE4" w14:textId="77777777" w:rsidR="00E618BA" w:rsidRDefault="00E618BA" w:rsidP="00E618BA">
      <w:pPr>
        <w:pStyle w:val="Bibliography"/>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1B147E80" w14:textId="77777777" w:rsidR="00E618BA" w:rsidRDefault="00E618BA" w:rsidP="00E618BA">
      <w:pPr>
        <w:pStyle w:val="Bibliography"/>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7C45B097" w14:textId="77777777" w:rsidR="00E618BA" w:rsidRDefault="00E618BA" w:rsidP="00E618BA">
      <w:pPr>
        <w:pStyle w:val="Bibliography"/>
      </w:pPr>
      <w:r>
        <w:t xml:space="preserve">Fricke, E. C., Ordonez, A., Rogers, H. S., &amp; Svenning, J.-C. (2022). The effects of defaunation on plants’ capacity to track climate change. </w:t>
      </w:r>
      <w:r>
        <w:rPr>
          <w:i/>
          <w:iCs/>
        </w:rPr>
        <w:t>Science</w:t>
      </w:r>
      <w:r>
        <w:t>. https://doi.org/10.1126/science.abk3510</w:t>
      </w:r>
    </w:p>
    <w:p w14:paraId="1894849F" w14:textId="77777777" w:rsidR="00E618BA" w:rsidRDefault="00E618BA" w:rsidP="00E618BA">
      <w:pPr>
        <w:pStyle w:val="Bibliography"/>
      </w:pPr>
      <w:r>
        <w:t xml:space="preserve">Gonzalez, A., Cardinale, B. J., Allington, G. R. H., Byrnes, J., Arthur Endsley, K., Brown, D. G., Hooper, D. U., Isbell, F., O’Connor, M. I., &amp; Loreau, M. (2016). Estimating local biodiversity change: A critique of papers claiming no net loss of local diversity. </w:t>
      </w:r>
      <w:r>
        <w:rPr>
          <w:i/>
          <w:iCs/>
        </w:rPr>
        <w:t>Ecology</w:t>
      </w:r>
      <w:r>
        <w:t xml:space="preserve">, </w:t>
      </w:r>
      <w:r>
        <w:rPr>
          <w:i/>
          <w:iCs/>
        </w:rPr>
        <w:t>97</w:t>
      </w:r>
      <w:r>
        <w:t>(8), 1949–1960. https://doi.org/10.1890/15-1759.1</w:t>
      </w:r>
    </w:p>
    <w:p w14:paraId="14B093AB" w14:textId="77777777" w:rsidR="00E618BA" w:rsidRDefault="00E618BA" w:rsidP="00E618BA">
      <w:pPr>
        <w:pStyle w:val="Bibliography"/>
      </w:pPr>
      <w:r>
        <w:t xml:space="preserve">Gregory, R. D., &amp; van Strien, A. (2010). Wild bird indicators: Using composite population trends of birds as measures of environmental health. </w:t>
      </w:r>
      <w:r>
        <w:rPr>
          <w:i/>
          <w:iCs/>
        </w:rPr>
        <w:t>Ornithological Science</w:t>
      </w:r>
      <w:r>
        <w:t xml:space="preserve">, </w:t>
      </w:r>
      <w:r>
        <w:rPr>
          <w:i/>
          <w:iCs/>
        </w:rPr>
        <w:t>9</w:t>
      </w:r>
      <w:r>
        <w:t>(1), 3–22. https://doi.org/10.2326/osj.9.3</w:t>
      </w:r>
    </w:p>
    <w:p w14:paraId="551DBAAC" w14:textId="77777777" w:rsidR="00E618BA" w:rsidRDefault="00E618BA" w:rsidP="00E618BA">
      <w:pPr>
        <w:pStyle w:val="Bibliography"/>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708F311F" w14:textId="77777777" w:rsidR="00E618BA" w:rsidRDefault="00E618BA" w:rsidP="00E618BA">
      <w:pPr>
        <w:pStyle w:val="Bibliography"/>
      </w:pPr>
      <w:r>
        <w:t xml:space="preserve">Grinnell, J. (1922). The Role of the “Accidental.” </w:t>
      </w:r>
      <w:r>
        <w:rPr>
          <w:i/>
          <w:iCs/>
        </w:rPr>
        <w:t>The Auk</w:t>
      </w:r>
      <w:r>
        <w:t xml:space="preserve">, </w:t>
      </w:r>
      <w:r>
        <w:rPr>
          <w:i/>
          <w:iCs/>
        </w:rPr>
        <w:t>39</w:t>
      </w:r>
      <w:r>
        <w:t>(3), 373–380. https://doi.org/10.2307/4073434</w:t>
      </w:r>
    </w:p>
    <w:p w14:paraId="405C6DE5" w14:textId="77777777" w:rsidR="00E618BA" w:rsidRDefault="00E618BA" w:rsidP="00E618BA">
      <w:pPr>
        <w:pStyle w:val="Bibliography"/>
      </w:pPr>
      <w:r>
        <w:lastRenderedPageBreak/>
        <w:t xml:space="preserve">Hagemeyer, W., &amp; Blair, M. (1997). </w:t>
      </w:r>
      <w:r>
        <w:rPr>
          <w:i/>
          <w:iCs/>
        </w:rPr>
        <w:t>EBCC Atlas of European Breeding Birds</w:t>
      </w:r>
      <w:r>
        <w:t>. https://doi.org/10.15468/adtfvf</w:t>
      </w:r>
    </w:p>
    <w:p w14:paraId="34F0B8F1" w14:textId="77777777" w:rsidR="00E618BA" w:rsidRDefault="00E618BA" w:rsidP="00E618BA">
      <w:pPr>
        <w:pStyle w:val="Bibliography"/>
      </w:pPr>
      <w:r>
        <w:t xml:space="preserve">Hill. (1973). Diversity and Evenness: A Unifying Notation and Its Consequences. </w:t>
      </w:r>
      <w:r>
        <w:rPr>
          <w:i/>
          <w:iCs/>
        </w:rPr>
        <w:t>Ecology</w:t>
      </w:r>
      <w:r>
        <w:t xml:space="preserve">, </w:t>
      </w:r>
      <w:r>
        <w:rPr>
          <w:i/>
          <w:iCs/>
        </w:rPr>
        <w:t>54</w:t>
      </w:r>
      <w:r>
        <w:t>(2), 427–432. https://doi.org/10.2307/1934352</w:t>
      </w:r>
    </w:p>
    <w:p w14:paraId="11F3CBB9" w14:textId="77777777" w:rsidR="00E618BA" w:rsidRDefault="00E618BA" w:rsidP="00E618BA">
      <w:pPr>
        <w:pStyle w:val="Bibliography"/>
      </w:pPr>
      <w:r>
        <w:t xml:space="preserve">Hill, J. K., &amp; Hamer, K. C. (2004). Determining impacts of habitat modification on diversity of tropical forest fauna: The importance of spatial scale. </w:t>
      </w:r>
      <w:r>
        <w:rPr>
          <w:i/>
          <w:iCs/>
        </w:rPr>
        <w:t>Journal of Applied Ecology</w:t>
      </w:r>
      <w:r>
        <w:t xml:space="preserve">, </w:t>
      </w:r>
      <w:r>
        <w:rPr>
          <w:i/>
          <w:iCs/>
        </w:rPr>
        <w:t>41</w:t>
      </w:r>
      <w:r>
        <w:t>(4), 744–754. https://doi.org/10.1111/j.0021-8901.2004.00926.x</w:t>
      </w:r>
    </w:p>
    <w:p w14:paraId="50DB2756" w14:textId="77777777" w:rsidR="00E618BA" w:rsidRDefault="00E618BA" w:rsidP="00E618BA">
      <w:pPr>
        <w:pStyle w:val="Bibliography"/>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0280F1C0" w14:textId="77777777" w:rsidR="00E618BA" w:rsidRPr="00E618BA" w:rsidRDefault="00E618BA" w:rsidP="00E618BA">
      <w:pPr>
        <w:pStyle w:val="Bibliography"/>
        <w:rPr>
          <w:lang w:val="fr-FR"/>
        </w:rPr>
      </w:pPr>
      <w:r>
        <w:t xml:space="preserve">Jarzyna, M. A., &amp; Jetz, W. (2018). Taxonomic and functional diversity change is scale dependent. </w:t>
      </w:r>
      <w:r w:rsidRPr="00E618BA">
        <w:rPr>
          <w:i/>
          <w:iCs/>
          <w:lang w:val="fr-FR"/>
        </w:rPr>
        <w:t>Nature Communications</w:t>
      </w:r>
      <w:r w:rsidRPr="00E618BA">
        <w:rPr>
          <w:lang w:val="fr-FR"/>
        </w:rPr>
        <w:t xml:space="preserve">, </w:t>
      </w:r>
      <w:r w:rsidRPr="00E618BA">
        <w:rPr>
          <w:i/>
          <w:iCs/>
          <w:lang w:val="fr-FR"/>
        </w:rPr>
        <w:t>9</w:t>
      </w:r>
      <w:r w:rsidRPr="00E618BA">
        <w:rPr>
          <w:lang w:val="fr-FR"/>
        </w:rPr>
        <w:t>(1), 2565. https://doi.org/10.1038/s41467-018-04889-z</w:t>
      </w:r>
    </w:p>
    <w:p w14:paraId="27C70E9F" w14:textId="77777777" w:rsidR="00E618BA" w:rsidRDefault="00E618BA" w:rsidP="00E618BA">
      <w:pPr>
        <w:pStyle w:val="Bibliography"/>
      </w:pPr>
      <w:r w:rsidRPr="00E618BA">
        <w:rPr>
          <w:lang w:val="fr-FR"/>
        </w:rPr>
        <w:t xml:space="preserve">Jarzyna, M. A., Zuckerberg, B., Porter, W. F., Finley, A. O., &amp; Maurer, B. A. (2015). </w:t>
      </w:r>
      <w:r>
        <w:t xml:space="preserve">Spatial scaling of temporal changes in avian communities: Scale dependence of community turnover. </w:t>
      </w:r>
      <w:r>
        <w:rPr>
          <w:i/>
          <w:iCs/>
        </w:rPr>
        <w:t>Global Ecology and Biogeography</w:t>
      </w:r>
      <w:r>
        <w:t xml:space="preserve">, </w:t>
      </w:r>
      <w:r>
        <w:rPr>
          <w:i/>
          <w:iCs/>
        </w:rPr>
        <w:t>24</w:t>
      </w:r>
      <w:r>
        <w:t>(11), 1236–1248. https://doi.org/10.1111/geb.12361</w:t>
      </w:r>
    </w:p>
    <w:p w14:paraId="1A88A243" w14:textId="77777777" w:rsidR="00E618BA" w:rsidRDefault="00E618BA" w:rsidP="00E618BA">
      <w:pPr>
        <w:pStyle w:val="Bibliography"/>
      </w:pPr>
      <w:r>
        <w:t xml:space="preserve">Jiguet, F., Devictor, V., Julliard, R., &amp; Couvet, D. (2012). French citizens monitoring ordinary birds provide tools for conservation and ecological sciences. </w:t>
      </w:r>
      <w:r>
        <w:rPr>
          <w:i/>
          <w:iCs/>
        </w:rPr>
        <w:t>Acta Oecologica</w:t>
      </w:r>
      <w:r>
        <w:t xml:space="preserve">, </w:t>
      </w:r>
      <w:r>
        <w:rPr>
          <w:i/>
          <w:iCs/>
        </w:rPr>
        <w:t>44</w:t>
      </w:r>
      <w:r>
        <w:t>, 58–66. https://doi.org/10.1016/j.actao.2011.05.003</w:t>
      </w:r>
    </w:p>
    <w:p w14:paraId="06C5AD2D" w14:textId="77777777" w:rsidR="00E618BA" w:rsidRDefault="00E618BA" w:rsidP="00E618BA">
      <w:pPr>
        <w:pStyle w:val="Bibliography"/>
      </w:pPr>
      <w:r>
        <w:t xml:space="preserve">Kamp, J., Frank, C., Trautmann, S., Busch, M., Dröschmeister, R., Flade, M., Gerlach, B., Karthäuser, J., Kunz, F., Mitschke, A., Schwarz, J., &amp; Sudfeldt, C. (2021). Population trends of common breeding birds in Germany 1990–2018. </w:t>
      </w:r>
      <w:r>
        <w:rPr>
          <w:i/>
          <w:iCs/>
        </w:rPr>
        <w:t>Journal of Ornithology</w:t>
      </w:r>
      <w:r>
        <w:t xml:space="preserve">, </w:t>
      </w:r>
      <w:r>
        <w:rPr>
          <w:i/>
          <w:iCs/>
        </w:rPr>
        <w:t>162</w:t>
      </w:r>
      <w:r>
        <w:t>(1), 1–15. https://doi.org/10.1007/s10336-020-01830-4</w:t>
      </w:r>
    </w:p>
    <w:p w14:paraId="689139BD" w14:textId="77777777" w:rsidR="00E618BA" w:rsidRDefault="00E618BA" w:rsidP="00E618BA">
      <w:pPr>
        <w:pStyle w:val="Bibliography"/>
      </w:pPr>
      <w:r>
        <w:lastRenderedPageBreak/>
        <w:t xml:space="preserve">Keil, P., Biesmeijer, J. C., Barendregt, A., Reemer, M., &amp; Kunin, W. E. (2011). Biodiversity change is scale-dependent: An example from Dutch and UK hoverflies (Diptera, Syrphidae). </w:t>
      </w:r>
      <w:r>
        <w:rPr>
          <w:i/>
          <w:iCs/>
        </w:rPr>
        <w:t>Ecography</w:t>
      </w:r>
      <w:r>
        <w:t xml:space="preserve">, </w:t>
      </w:r>
      <w:r>
        <w:rPr>
          <w:i/>
          <w:iCs/>
        </w:rPr>
        <w:t>34</w:t>
      </w:r>
      <w:r>
        <w:t>(3), 392–401. https://doi.org/10.1111/j.1600-0587.2010.06554.x</w:t>
      </w:r>
    </w:p>
    <w:p w14:paraId="2660EFD0" w14:textId="77777777" w:rsidR="00E618BA" w:rsidRDefault="00E618BA" w:rsidP="00E618BA">
      <w:pPr>
        <w:pStyle w:val="Bibliography"/>
      </w:pPr>
      <w:r>
        <w:t xml:space="preserve">Keil, P., &amp; Chase, J. M. (2019). Global patterns and drivers of tree diversity integrated across a continuum of spatial grains. </w:t>
      </w:r>
      <w:r>
        <w:rPr>
          <w:i/>
          <w:iCs/>
        </w:rPr>
        <w:t>Nature Ecology &amp; Evolution</w:t>
      </w:r>
      <w:r>
        <w:t xml:space="preserve">, </w:t>
      </w:r>
      <w:r>
        <w:rPr>
          <w:i/>
          <w:iCs/>
        </w:rPr>
        <w:t>3</w:t>
      </w:r>
      <w:r>
        <w:t>(3), 390–399. https://doi.org/10.1038/s41559-019-0799-0</w:t>
      </w:r>
    </w:p>
    <w:p w14:paraId="6FDCC478" w14:textId="77777777" w:rsidR="00E618BA" w:rsidRDefault="00E618BA" w:rsidP="00E618BA">
      <w:pPr>
        <w:pStyle w:val="Bibliography"/>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036A1B7F" w14:textId="77777777" w:rsidR="00E618BA" w:rsidRDefault="00E618BA" w:rsidP="00E618BA">
      <w:pPr>
        <w:pStyle w:val="Bibliography"/>
      </w:pPr>
      <w:r>
        <w:t xml:space="preserve">Keller, V., Herrando, S., Voříšek, P., Franch, M., Kipson, M., Milanesi, P., Martí, D., Anton, M., Klvaňová, A., Kalyakin, M. V., Bauer, H.-G., &amp; Foppen, R. P. B. (2020). </w:t>
      </w:r>
      <w:r>
        <w:rPr>
          <w:i/>
          <w:iCs/>
        </w:rPr>
        <w:t>European Breeding Bird Atlas 2: Distribution, Abundance and Change</w:t>
      </w:r>
      <w:r>
        <w:t>. Lynx Edicions. https://www.ebba2.info/results/</w:t>
      </w:r>
    </w:p>
    <w:p w14:paraId="18AD79D5" w14:textId="77777777" w:rsidR="00E618BA" w:rsidRDefault="00E618BA" w:rsidP="00E618BA">
      <w:pPr>
        <w:pStyle w:val="Bibliography"/>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522797AD" w14:textId="77777777" w:rsidR="00E618BA" w:rsidRDefault="00E618BA" w:rsidP="00E618BA">
      <w:pPr>
        <w:pStyle w:val="Bibliography"/>
      </w:pPr>
      <w:r>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53F2A3A2" w14:textId="77777777" w:rsidR="00E618BA" w:rsidRDefault="00E618BA" w:rsidP="00E618BA">
      <w:pPr>
        <w:pStyle w:val="Bibliography"/>
      </w:pPr>
      <w:r>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1E7C6B40" w14:textId="77777777" w:rsidR="00E618BA" w:rsidRDefault="00E618BA" w:rsidP="00E618BA">
      <w:pPr>
        <w:pStyle w:val="Bibliography"/>
      </w:pPr>
      <w:r>
        <w:lastRenderedPageBreak/>
        <w:t xml:space="preserve">La Sorte, F. A., Lee, T. M., Wilman, H., &amp; Jetz, W. (2009). Disparities between observed and predicted impacts of climate change on winter bird assemblages. </w:t>
      </w:r>
      <w:r>
        <w:rPr>
          <w:i/>
          <w:iCs/>
        </w:rPr>
        <w:t>Proceedings of the Royal Society B: Biological Sciences</w:t>
      </w:r>
      <w:r>
        <w:t xml:space="preserve">, </w:t>
      </w:r>
      <w:r>
        <w:rPr>
          <w:i/>
          <w:iCs/>
        </w:rPr>
        <w:t>276</w:t>
      </w:r>
      <w:r>
        <w:t>(1670), 3167–3174. https://doi.org/10.1098/rspb.2009.0162</w:t>
      </w:r>
    </w:p>
    <w:p w14:paraId="262B3138" w14:textId="77777777" w:rsidR="00E618BA" w:rsidRDefault="00E618BA" w:rsidP="00E618BA">
      <w:pPr>
        <w:pStyle w:val="Bibliography"/>
      </w:pPr>
      <w:r>
        <w:t xml:space="preserve">Latta, S. C., Tinoco, B. A., Astudillo, P. X., &amp; Graham, C. H. (2011). Patterns and Magnitude of Temporal Change in Avian Communities in the Ecuadorian Andes. </w:t>
      </w:r>
      <w:r>
        <w:rPr>
          <w:i/>
          <w:iCs/>
        </w:rPr>
        <w:t>The Condor</w:t>
      </w:r>
      <w:r>
        <w:t xml:space="preserve">, </w:t>
      </w:r>
      <w:r>
        <w:rPr>
          <w:i/>
          <w:iCs/>
        </w:rPr>
        <w:t>113</w:t>
      </w:r>
      <w:r>
        <w:t>(1), 24–40. https://doi.org/10.1525/cond.2011.090252</w:t>
      </w:r>
    </w:p>
    <w:p w14:paraId="620C094F" w14:textId="77777777" w:rsidR="00E618BA" w:rsidRDefault="00E618BA" w:rsidP="00E618BA">
      <w:pPr>
        <w:pStyle w:val="Bibliography"/>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02CDFEFC" w14:textId="77777777" w:rsidR="00E618BA" w:rsidRDefault="00E618BA" w:rsidP="00E618BA">
      <w:pPr>
        <w:pStyle w:val="Bibliography"/>
      </w:pPr>
      <w:r>
        <w:t xml:space="preserve">Marques, A., Martins, I. S., Kastner, T., Plutzar, C., Theurl, M. C., Eisenmenger, N., Huijbregts, M. A. J., Wood, R., Stadler, K., Bruckner, M., Canelas, J., Hilbers, J. P., Tukker, A., Erb, K., &amp; Pereira, H. M. (2019). Increasing impacts of land use on biodiversity and carbon sequestration driven by population and economic growth. </w:t>
      </w:r>
      <w:r>
        <w:rPr>
          <w:i/>
          <w:iCs/>
        </w:rPr>
        <w:t>Nature Ecology &amp; Evolution</w:t>
      </w:r>
      <w:r>
        <w:t xml:space="preserve">, </w:t>
      </w:r>
      <w:r>
        <w:rPr>
          <w:i/>
          <w:iCs/>
        </w:rPr>
        <w:t>3</w:t>
      </w:r>
      <w:r>
        <w:t>(4), Article 4. https://doi.org/10.1038/s41559-019-0824-3</w:t>
      </w:r>
    </w:p>
    <w:p w14:paraId="33BBB083" w14:textId="77777777" w:rsidR="00E618BA" w:rsidRDefault="00E618BA" w:rsidP="00E618BA">
      <w:pPr>
        <w:pStyle w:val="Bibliography"/>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426F5674" w14:textId="77777777" w:rsidR="00E618BA" w:rsidRDefault="00E618BA" w:rsidP="00E618BA">
      <w:pPr>
        <w:pStyle w:val="Bibliography"/>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445467D9" w14:textId="77777777" w:rsidR="00E618BA" w:rsidRDefault="00E618BA" w:rsidP="00E618BA">
      <w:pPr>
        <w:pStyle w:val="Bibliography"/>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7520C326" w14:textId="77777777" w:rsidR="00E618BA" w:rsidRPr="00E618BA" w:rsidRDefault="00E618BA" w:rsidP="00E618BA">
      <w:pPr>
        <w:pStyle w:val="Bibliography"/>
        <w:rPr>
          <w:lang w:val="fr-FR"/>
        </w:rPr>
      </w:pPr>
      <w:r>
        <w:lastRenderedPageBreak/>
        <w:t xml:space="preserve">Meyer, C., Kreft, H., Guralnick, R., &amp; Jetz, W. (2015). Global priorities for an effective information basis of biodiversity distributions. </w:t>
      </w:r>
      <w:r w:rsidRPr="00E618BA">
        <w:rPr>
          <w:i/>
          <w:iCs/>
          <w:lang w:val="fr-FR"/>
        </w:rPr>
        <w:t>Nature Communications</w:t>
      </w:r>
      <w:r w:rsidRPr="00E618BA">
        <w:rPr>
          <w:lang w:val="fr-FR"/>
        </w:rPr>
        <w:t xml:space="preserve">, </w:t>
      </w:r>
      <w:r w:rsidRPr="00E618BA">
        <w:rPr>
          <w:i/>
          <w:iCs/>
          <w:lang w:val="fr-FR"/>
        </w:rPr>
        <w:t>6</w:t>
      </w:r>
      <w:r w:rsidRPr="00E618BA">
        <w:rPr>
          <w:lang w:val="fr-FR"/>
        </w:rPr>
        <w:t>(1), 8221. https://doi.org/10.1038/ncomms9221</w:t>
      </w:r>
    </w:p>
    <w:p w14:paraId="04EB8869" w14:textId="77777777" w:rsidR="00E618BA" w:rsidRDefault="00E618BA" w:rsidP="00E618BA">
      <w:pPr>
        <w:pStyle w:val="Bibliography"/>
      </w:pPr>
      <w:r w:rsidRPr="00E618BA">
        <w:rPr>
          <w:lang w:val="fr-FR"/>
        </w:rPr>
        <w:t xml:space="preserve">Monnet, A.-C., Jiguet, F., Meynard, C. N., Mouillot, D., Mouquet, N., Thuiller, W., &amp; Devictor,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5ADCE482" w14:textId="77777777" w:rsidR="00E618BA" w:rsidRDefault="00E618BA" w:rsidP="00E618BA">
      <w:pPr>
        <w:pStyle w:val="Bibliography"/>
      </w:pPr>
      <w:r w:rsidRPr="00E618BA">
        <w:rPr>
          <w:lang w:val="fr-FR"/>
        </w:rPr>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67372A30" w14:textId="77777777" w:rsidR="00E618BA" w:rsidRDefault="00E618BA" w:rsidP="00E618BA">
      <w:pPr>
        <w:pStyle w:val="Bibliography"/>
      </w:pPr>
      <w:r>
        <w:t xml:space="preserve">Nekola, J. C., &amp; White, P. S. (1999). The distance decay of similarity in biogeography and ecology. </w:t>
      </w:r>
      <w:r>
        <w:rPr>
          <w:i/>
          <w:iCs/>
        </w:rPr>
        <w:t>Journal of Biogeography</w:t>
      </w:r>
      <w:r>
        <w:t xml:space="preserve">, </w:t>
      </w:r>
      <w:r>
        <w:rPr>
          <w:i/>
          <w:iCs/>
        </w:rPr>
        <w:t>26</w:t>
      </w:r>
      <w:r>
        <w:t>(4), 867–878. https://doi.org/10.1046/j.1365-2699.1999.00305.x</w:t>
      </w:r>
    </w:p>
    <w:p w14:paraId="4A5A60E8" w14:textId="77777777" w:rsidR="00E618BA" w:rsidRDefault="00E618BA" w:rsidP="00E618BA">
      <w:pPr>
        <w:pStyle w:val="Bibliography"/>
      </w:pPr>
      <w:r>
        <w:t xml:space="preserve">Pereira, H. M., Navarro, L. M., &amp; Martins, I. S. (2012). Global Biodiversity Change: The Bad, the Good, and the Unknown. </w:t>
      </w:r>
      <w:r>
        <w:rPr>
          <w:i/>
          <w:iCs/>
        </w:rPr>
        <w:t>Annual Review of Environment and Resources</w:t>
      </w:r>
      <w:r>
        <w:t xml:space="preserve">, </w:t>
      </w:r>
      <w:r>
        <w:rPr>
          <w:i/>
          <w:iCs/>
        </w:rPr>
        <w:t>37</w:t>
      </w:r>
      <w:r>
        <w:t>(1), 25–50. https://doi.org/10.1146/annurev-environ-042911-093511</w:t>
      </w:r>
    </w:p>
    <w:p w14:paraId="08448C96" w14:textId="77777777" w:rsidR="00E618BA" w:rsidRPr="00A81D49" w:rsidRDefault="00E618BA" w:rsidP="00E618BA">
      <w:pPr>
        <w:pStyle w:val="Bibliography"/>
        <w:rPr>
          <w:lang w:val="fr-FR"/>
        </w:rPr>
      </w:pPr>
      <w:r>
        <w:t xml:space="preserve">Pilotto, F., Kühn, I., Adrian, R., Alber, R., Alignier, A., Andrews, C., Bäck, J., Barbaro, L., Beaumont, D., Beenaerts, N., Benham, S., Boukal, D. S., Bretagnolle, V., Camatti, E., Canullo, R., Cardoso, P. G., Ens, B. J., Everaert, G., Evtimova, V., … Haase, P. (2020). Meta-analysis of multidecadal biodiversity trends in Europe. </w:t>
      </w:r>
      <w:r w:rsidRPr="00A81D49">
        <w:rPr>
          <w:i/>
          <w:iCs/>
          <w:lang w:val="fr-FR"/>
        </w:rPr>
        <w:t>Nature Communications</w:t>
      </w:r>
      <w:r w:rsidRPr="00A81D49">
        <w:rPr>
          <w:lang w:val="fr-FR"/>
        </w:rPr>
        <w:t xml:space="preserve">, </w:t>
      </w:r>
      <w:r w:rsidRPr="00A81D49">
        <w:rPr>
          <w:i/>
          <w:iCs/>
          <w:lang w:val="fr-FR"/>
        </w:rPr>
        <w:t>11</w:t>
      </w:r>
      <w:r w:rsidRPr="00A81D49">
        <w:rPr>
          <w:lang w:val="fr-FR"/>
        </w:rPr>
        <w:t>(1), 3486. https://doi.org/10.1038/s41467-020-17171-y</w:t>
      </w:r>
    </w:p>
    <w:p w14:paraId="48D203F9" w14:textId="77777777" w:rsidR="00E618BA" w:rsidRDefault="00E618BA" w:rsidP="00E618BA">
      <w:pPr>
        <w:pStyle w:val="Bibliography"/>
      </w:pPr>
      <w:r w:rsidRPr="00A81D49">
        <w:rPr>
          <w:lang w:val="fr-FR"/>
        </w:rPr>
        <w:t xml:space="preserve">Preston, F. W. (1960). </w:t>
      </w:r>
      <w:r>
        <w:t xml:space="preserve">Time and Space and the Variation of Species. </w:t>
      </w:r>
      <w:r>
        <w:rPr>
          <w:i/>
          <w:iCs/>
        </w:rPr>
        <w:t>Ecology</w:t>
      </w:r>
      <w:r>
        <w:t xml:space="preserve">, </w:t>
      </w:r>
      <w:r>
        <w:rPr>
          <w:i/>
          <w:iCs/>
        </w:rPr>
        <w:t>41</w:t>
      </w:r>
      <w:r>
        <w:t>(4), 611–627. https://doi.org/10.2307/1931793</w:t>
      </w:r>
    </w:p>
    <w:p w14:paraId="3BEF4B1D" w14:textId="77777777" w:rsidR="00E618BA" w:rsidRDefault="00E618BA" w:rsidP="00E618BA">
      <w:pPr>
        <w:pStyle w:val="Bibliography"/>
      </w:pPr>
      <w:r>
        <w:lastRenderedPageBreak/>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66216156" w14:textId="77777777" w:rsidR="00E618BA" w:rsidRDefault="00E618BA" w:rsidP="00E618BA">
      <w:pPr>
        <w:pStyle w:val="Bibliography"/>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29A01D39" w14:textId="77777777" w:rsidR="00E618BA" w:rsidRDefault="00E618BA" w:rsidP="00E618BA">
      <w:pPr>
        <w:pStyle w:val="Bibliography"/>
      </w:pPr>
      <w:r>
        <w:t xml:space="preserve">Roels, S., Hannay, M., &amp; Lindell, C. (2019). Recovery of bird activity and species richness in an early-stage tropical forest restoration. </w:t>
      </w:r>
      <w:r>
        <w:rPr>
          <w:i/>
          <w:iCs/>
        </w:rPr>
        <w:t>Avian Conservation and Ecology</w:t>
      </w:r>
      <w:r>
        <w:t xml:space="preserve">, </w:t>
      </w:r>
      <w:r>
        <w:rPr>
          <w:i/>
          <w:iCs/>
        </w:rPr>
        <w:t>14</w:t>
      </w:r>
      <w:r>
        <w:t>(1). https://doi.org/10.5751/ACE-01330-140109</w:t>
      </w:r>
    </w:p>
    <w:p w14:paraId="7E8DECA5" w14:textId="77777777" w:rsidR="00E618BA" w:rsidRDefault="00E618BA" w:rsidP="00E618BA">
      <w:pPr>
        <w:pStyle w:val="Bibliography"/>
      </w:pPr>
      <w:r>
        <w:t xml:space="preserve">Rosenberg, K. V., Blancher, P. J., Stanton, J. C., &amp; Panjabi, A. O. (2017). Use of North American Breeding Bird Survey data in avian conservation assessments. </w:t>
      </w:r>
      <w:r>
        <w:rPr>
          <w:i/>
          <w:iCs/>
        </w:rPr>
        <w:t>The Condor</w:t>
      </w:r>
      <w:r>
        <w:t xml:space="preserve">, </w:t>
      </w:r>
      <w:r>
        <w:rPr>
          <w:i/>
          <w:iCs/>
        </w:rPr>
        <w:t>119</w:t>
      </w:r>
      <w:r>
        <w:t>(3), 594–606. https://doi.org/10.1650/CONDOR-17-57.1</w:t>
      </w:r>
    </w:p>
    <w:p w14:paraId="25BC6716" w14:textId="77777777" w:rsidR="00E618BA" w:rsidRDefault="00E618BA" w:rsidP="00E618BA">
      <w:pPr>
        <w:pStyle w:val="Bibliography"/>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47CB7542" w14:textId="77777777" w:rsidR="00E618BA" w:rsidRDefault="00E618BA" w:rsidP="00E618BA">
      <w:pPr>
        <w:pStyle w:val="Bibliography"/>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635E3CA4" w14:textId="77777777" w:rsidR="00E618BA" w:rsidRDefault="00E618BA" w:rsidP="00E618BA">
      <w:pPr>
        <w:pStyle w:val="Bibliography"/>
      </w:pPr>
      <w:r>
        <w:t xml:space="preserve">Sax, D. F., &amp; Gaines, S. D. (2003). Species diversity: From global decreases to local increases. </w:t>
      </w:r>
      <w:r>
        <w:rPr>
          <w:i/>
          <w:iCs/>
        </w:rPr>
        <w:t>Trends in Ecology &amp; Evolution</w:t>
      </w:r>
      <w:r>
        <w:t xml:space="preserve">, </w:t>
      </w:r>
      <w:r>
        <w:rPr>
          <w:i/>
          <w:iCs/>
        </w:rPr>
        <w:t>18</w:t>
      </w:r>
      <w:r>
        <w:t>(11), 561–566. https://doi.org/10.1016/S0169-5347(03)00224-6</w:t>
      </w:r>
    </w:p>
    <w:p w14:paraId="31494D59" w14:textId="77777777" w:rsidR="00E618BA" w:rsidRDefault="00E618BA" w:rsidP="00E618BA">
      <w:pPr>
        <w:pStyle w:val="Bibliography"/>
      </w:pPr>
      <w:r>
        <w:t xml:space="preserve">Scarton, F. (2017). Long-term trend of the waterbird community breeding in a heavily man-modified coastal lagoon: The case of the important bird area “Lagoon of Venice.” </w:t>
      </w:r>
      <w:r>
        <w:rPr>
          <w:i/>
          <w:iCs/>
        </w:rPr>
        <w:lastRenderedPageBreak/>
        <w:t>Journal of Coastal Conservation</w:t>
      </w:r>
      <w:r>
        <w:t xml:space="preserve">, </w:t>
      </w:r>
      <w:r>
        <w:rPr>
          <w:i/>
          <w:iCs/>
        </w:rPr>
        <w:t>21</w:t>
      </w:r>
      <w:r>
        <w:t>(1), 35–45. https://doi.org/10.1007/s11852-016-0470-8</w:t>
      </w:r>
    </w:p>
    <w:p w14:paraId="64292D24" w14:textId="77777777" w:rsidR="00E618BA" w:rsidRDefault="00E618BA" w:rsidP="00E618BA">
      <w:pPr>
        <w:pStyle w:val="Bibliography"/>
      </w:pPr>
      <w:r>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1AB5A7CE" w14:textId="77777777" w:rsidR="00E618BA" w:rsidRDefault="00E618BA" w:rsidP="00E618BA">
      <w:pPr>
        <w:pStyle w:val="Bibliography"/>
      </w:pPr>
      <w:r>
        <w:t xml:space="preserve">Semper-Pascual, A., Macchi, L., Sabatini, F. M., Decarre, J., Baumann, M., Blendinger, P. G., Gómez-Valencia, B., Mastrangelo, M. E., &amp; Kuemmerle, T. (2018). Mapping 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45F348A0" w14:textId="77777777" w:rsidR="00E618BA" w:rsidRDefault="00E618BA" w:rsidP="00E618BA">
      <w:pPr>
        <w:pStyle w:val="Bibliography"/>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21360435" w14:textId="77777777" w:rsidR="00E618BA" w:rsidRDefault="00E618BA" w:rsidP="00E618BA">
      <w:pPr>
        <w:pStyle w:val="Bibliography"/>
      </w:pPr>
      <w:r>
        <w:t xml:space="preserve">Simpson, E. H. (1949). Measurement of Diversity. </w:t>
      </w:r>
      <w:r>
        <w:rPr>
          <w:i/>
          <w:iCs/>
        </w:rPr>
        <w:t>Nature</w:t>
      </w:r>
      <w:r>
        <w:t xml:space="preserve">, </w:t>
      </w:r>
      <w:r>
        <w:rPr>
          <w:i/>
          <w:iCs/>
        </w:rPr>
        <w:t>163</w:t>
      </w:r>
      <w:r>
        <w:t>(4148), 688–688. https://doi.org/10.1038/163688a0</w:t>
      </w:r>
    </w:p>
    <w:p w14:paraId="304C362E" w14:textId="77777777" w:rsidR="00E618BA" w:rsidRDefault="00E618BA" w:rsidP="00E618BA">
      <w:pPr>
        <w:pStyle w:val="Bibliography"/>
      </w:pPr>
      <w:r>
        <w:t xml:space="preserve">Sirami, C., &amp; Monadjem, A. (2012). Changes in bird communities in Swaziland savannas between 1998 and 2008 owing to shrub encroachment. </w:t>
      </w:r>
      <w:r>
        <w:rPr>
          <w:i/>
          <w:iCs/>
        </w:rPr>
        <w:t>Diversity and Distributions</w:t>
      </w:r>
      <w:r>
        <w:t xml:space="preserve">, </w:t>
      </w:r>
      <w:r>
        <w:rPr>
          <w:i/>
          <w:iCs/>
        </w:rPr>
        <w:t>18</w:t>
      </w:r>
      <w:r>
        <w:t>(4), 390–400. https://doi.org/10.1111/j.1472-4642.2011.00810.x</w:t>
      </w:r>
    </w:p>
    <w:p w14:paraId="76C73CC7" w14:textId="77777777" w:rsidR="00E618BA" w:rsidRDefault="00E618BA" w:rsidP="00E618BA">
      <w:pPr>
        <w:pStyle w:val="Bibliography"/>
      </w:pPr>
      <w:r>
        <w:t xml:space="preserve">Smith, F. D. M., May, R. M., Pellew, R., Johnson, T. H., &amp; Walter, K. S. (1993). Estimating extinction rates. </w:t>
      </w:r>
      <w:r>
        <w:rPr>
          <w:i/>
          <w:iCs/>
        </w:rPr>
        <w:t>Nature</w:t>
      </w:r>
      <w:r>
        <w:t xml:space="preserve">, </w:t>
      </w:r>
      <w:r>
        <w:rPr>
          <w:i/>
          <w:iCs/>
        </w:rPr>
        <w:t>364</w:t>
      </w:r>
      <w:r>
        <w:t>(6437), Article 6437. https://doi.org/10.1038/364494b0</w:t>
      </w:r>
    </w:p>
    <w:p w14:paraId="547395BA" w14:textId="77777777" w:rsidR="00E618BA" w:rsidRDefault="00E618BA" w:rsidP="00E618BA">
      <w:pPr>
        <w:pStyle w:val="Bibliography"/>
      </w:pPr>
      <w:r>
        <w:t xml:space="preserve">Storch, D., Marquet, P., &amp; Brown, J. (Eds.). (2007). </w:t>
      </w:r>
      <w:r>
        <w:rPr>
          <w:i/>
          <w:iCs/>
        </w:rPr>
        <w:t>Scaling Biodiversity</w:t>
      </w:r>
      <w:r>
        <w:t>. Cambridge University Press. https://doi.org/10.1017/CBO9780511814938</w:t>
      </w:r>
    </w:p>
    <w:p w14:paraId="7143EF16" w14:textId="77777777" w:rsidR="00E618BA" w:rsidRDefault="00E618BA" w:rsidP="00E618BA">
      <w:pPr>
        <w:pStyle w:val="Bibliography"/>
      </w:pPr>
      <w:r>
        <w:lastRenderedPageBreak/>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56381C1F" w14:textId="77777777" w:rsidR="00E618BA" w:rsidRDefault="00E618BA" w:rsidP="00E618BA">
      <w:pPr>
        <w:pStyle w:val="Bibliography"/>
      </w:pPr>
      <w:r>
        <w:t xml:space="preserve">The Convention on Biological Diversity, B. (2021, May 21). </w:t>
      </w:r>
      <w:r>
        <w:rPr>
          <w:i/>
          <w:iCs/>
        </w:rPr>
        <w:t>The Convention on Biological Diversity</w:t>
      </w:r>
      <w:r>
        <w:t>. Secretariat of the Convention on Biological Diversity. https://www.cbd.int/convention/</w:t>
      </w:r>
    </w:p>
    <w:p w14:paraId="419BB84A" w14:textId="77777777" w:rsidR="00E618BA" w:rsidRDefault="00E618BA" w:rsidP="00E618BA">
      <w:pPr>
        <w:pStyle w:val="Bibliography"/>
      </w:pPr>
      <w:r>
        <w:t xml:space="preserve">Thompson, F. R., Burhans, D. E., &amp; Root, B. (2002). Effects of Point Count Protocol on Bird Abundance and Variability Estimates and Power to Detect Population Trends. </w:t>
      </w:r>
      <w:r>
        <w:rPr>
          <w:i/>
          <w:iCs/>
        </w:rPr>
        <w:t>Journal of Field Ornithology</w:t>
      </w:r>
      <w:r>
        <w:t xml:space="preserve">, </w:t>
      </w:r>
      <w:r>
        <w:rPr>
          <w:i/>
          <w:iCs/>
        </w:rPr>
        <w:t>73</w:t>
      </w:r>
      <w:r>
        <w:t>(2), 141–150. https://www.jstor.org/stable/4131137</w:t>
      </w:r>
    </w:p>
    <w:p w14:paraId="0DF9BF5C" w14:textId="77777777" w:rsidR="00E618BA" w:rsidRDefault="00E618BA" w:rsidP="00E618BA">
      <w:pPr>
        <w:pStyle w:val="Bibliography"/>
      </w:pPr>
      <w:r>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412EE30B" w14:textId="77777777" w:rsidR="00E618BA" w:rsidRDefault="00E618BA" w:rsidP="00E618BA">
      <w:pPr>
        <w:pStyle w:val="Bibliography"/>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3EC906CC" w14:textId="77777777" w:rsidR="00E618BA" w:rsidRDefault="00E618BA" w:rsidP="00E618BA">
      <w:pPr>
        <w:pStyle w:val="Bibliography"/>
      </w:pPr>
      <w:r>
        <w:t xml:space="preserve">Van Turnhout, C. A. M., Foppen, R. P. B., Leuven, R. S. E. W., Siepel,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411685DE" w14:textId="77777777" w:rsidR="00E618BA" w:rsidRDefault="00E618BA" w:rsidP="00E618BA">
      <w:pPr>
        <w:pStyle w:val="Bibliography"/>
      </w:pPr>
      <w:r>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181A739C" w14:textId="77777777" w:rsidR="00E618BA" w:rsidRDefault="00E618BA" w:rsidP="00E618BA">
      <w:pPr>
        <w:pStyle w:val="Bibliography"/>
      </w:pPr>
      <w:r>
        <w:lastRenderedPageBreak/>
        <w:t xml:space="preserve">Walther, G.-R., Post, E., Convey, P., Menzel, A., Parmesan, C., Beebee, T. J. C., Fromentin, J.-M., Hoegh-Guldberg, O., &amp; Bairlein, F. (2002). Ecological responses to recent climate change. </w:t>
      </w:r>
      <w:r>
        <w:rPr>
          <w:i/>
          <w:iCs/>
        </w:rPr>
        <w:t>Nature</w:t>
      </w:r>
      <w:r>
        <w:t xml:space="preserve">, </w:t>
      </w:r>
      <w:r>
        <w:rPr>
          <w:i/>
          <w:iCs/>
        </w:rPr>
        <w:t>416</w:t>
      </w:r>
      <w:r>
        <w:t>(6879), Article 6879. https://doi.org/10.1038/416389a</w:t>
      </w:r>
    </w:p>
    <w:p w14:paraId="49D1F8F8" w14:textId="77777777" w:rsidR="00E618BA" w:rsidRDefault="00E618BA" w:rsidP="00E618BA">
      <w:pPr>
        <w:pStyle w:val="Bibliography"/>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17491F02" w14:textId="77777777" w:rsidR="00E618BA" w:rsidRDefault="00E618BA" w:rsidP="00E618BA">
      <w:pPr>
        <w:pStyle w:val="Bibliography"/>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6B374C31" w14:textId="77777777" w:rsidR="00E618BA" w:rsidRDefault="00E618BA" w:rsidP="00E618BA">
      <w:pPr>
        <w:pStyle w:val="Bibliography"/>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4372E40B" w14:textId="77777777" w:rsidR="00E618BA" w:rsidRDefault="00E618BA" w:rsidP="00E618BA">
      <w:pPr>
        <w:pStyle w:val="Bibliography"/>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29A357BC" w14:textId="77777777" w:rsidR="00E618BA" w:rsidRDefault="00E618BA" w:rsidP="00E618BA">
      <w:pPr>
        <w:pStyle w:val="Bibliography"/>
      </w:pPr>
      <w:r>
        <w:t xml:space="preserve">Whittaker, R. H. (1972). Evolution and Measurement of Species Diversity. </w:t>
      </w:r>
      <w:r>
        <w:rPr>
          <w:i/>
          <w:iCs/>
        </w:rPr>
        <w:t>TAXON</w:t>
      </w:r>
      <w:r>
        <w:t xml:space="preserve">, </w:t>
      </w:r>
      <w:r>
        <w:rPr>
          <w:i/>
          <w:iCs/>
        </w:rPr>
        <w:t>21</w:t>
      </w:r>
      <w:r>
        <w:t>(2–3), 213–251. https://doi.org/10.2307/1218190</w:t>
      </w:r>
    </w:p>
    <w:p w14:paraId="7A6983B0" w14:textId="77777777" w:rsidR="00E618BA" w:rsidRPr="00E618BA" w:rsidRDefault="00E618BA" w:rsidP="00E618BA">
      <w:pPr>
        <w:pStyle w:val="Bibliography"/>
        <w:rPr>
          <w:lang w:val="fr-FR"/>
        </w:rPr>
      </w:pPr>
      <w:r>
        <w:t xml:space="preserve">Wilting, H. C., Schipper, A. M., Bakkenes, M., Meijer, J. R., &amp; Huijbregts, M. A. J. (2017). Quantifying Biodiversity Losses Due to Human Consumption: A Global-Scale Footprint Analysis. </w:t>
      </w:r>
      <w:r w:rsidRPr="00E618BA">
        <w:rPr>
          <w:i/>
          <w:iCs/>
          <w:lang w:val="fr-FR"/>
        </w:rPr>
        <w:t>Environmental Science &amp; Technology</w:t>
      </w:r>
      <w:r w:rsidRPr="00E618BA">
        <w:rPr>
          <w:lang w:val="fr-FR"/>
        </w:rPr>
        <w:t xml:space="preserve">, </w:t>
      </w:r>
      <w:r w:rsidRPr="00E618BA">
        <w:rPr>
          <w:i/>
          <w:iCs/>
          <w:lang w:val="fr-FR"/>
        </w:rPr>
        <w:t>51</w:t>
      </w:r>
      <w:r w:rsidRPr="00E618BA">
        <w:rPr>
          <w:lang w:val="fr-FR"/>
        </w:rPr>
        <w:t>(6), 3298–3306. https://doi.org/10.1021/acs.est.6b05296</w:t>
      </w:r>
    </w:p>
    <w:p w14:paraId="3CEDE036" w14:textId="77777777" w:rsidR="00E618BA" w:rsidRDefault="00E618BA" w:rsidP="00E618BA">
      <w:pPr>
        <w:pStyle w:val="Bibliography"/>
      </w:pPr>
      <w:r w:rsidRPr="00E618BA">
        <w:rPr>
          <w:lang w:val="fr-FR"/>
        </w:rPr>
        <w:t xml:space="preserve">Xu, X., Xie, Y., Qi, K., Luo, Z., &amp; Wang, X. (2018). </w:t>
      </w:r>
      <w:r>
        <w:t xml:space="preserve">Detecting the response of bird communities and biodiversity to habitat loss and fragmentation due to urbanization. </w:t>
      </w:r>
      <w:r>
        <w:rPr>
          <w:i/>
          <w:iCs/>
        </w:rPr>
        <w:t>Science of The Total Environment</w:t>
      </w:r>
      <w:r>
        <w:t xml:space="preserve">, </w:t>
      </w:r>
      <w:r>
        <w:rPr>
          <w:i/>
          <w:iCs/>
        </w:rPr>
        <w:t>624</w:t>
      </w:r>
      <w:r>
        <w:t>, 1561–1576. https://doi.org/10.1016/j.scitotenv.2017.12.143</w:t>
      </w:r>
    </w:p>
    <w:p w14:paraId="7F491A99" w14:textId="4FA1BB26" w:rsidR="009D6447" w:rsidRPr="00CF43E7" w:rsidRDefault="00022376" w:rsidP="00022376">
      <w:pPr>
        <w:pBdr>
          <w:top w:val="nil"/>
          <w:left w:val="nil"/>
          <w:bottom w:val="nil"/>
          <w:right w:val="nil"/>
          <w:between w:val="nil"/>
        </w:pBdr>
        <w:spacing w:after="0"/>
        <w:ind w:left="720" w:hanging="720"/>
        <w:jc w:val="left"/>
        <w:rPr>
          <w:color w:val="000000"/>
          <w:lang w:val="fr-FR"/>
        </w:rPr>
      </w:pPr>
      <w:r>
        <w:rPr>
          <w:color w:val="000000"/>
          <w:lang w:val="fr-FR"/>
        </w:rPr>
        <w:fldChar w:fldCharType="end"/>
      </w:r>
    </w:p>
    <w:sectPr w:rsidR="009D6447" w:rsidRPr="00CF43E7" w:rsidSect="00574C9A">
      <w:footerReference w:type="default" r:id="rId14"/>
      <w:footerReference w:type="first" r:id="rId15"/>
      <w:pgSz w:w="11906" w:h="16838"/>
      <w:pgMar w:top="1440" w:right="1440" w:bottom="1440" w:left="1440" w:header="708" w:footer="708" w:gutter="0"/>
      <w:lnNumType w:countBy="1" w:restart="continuous"/>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9730A9" w14:textId="77777777" w:rsidR="00FB44B4" w:rsidRDefault="00FB44B4">
      <w:pPr>
        <w:spacing w:after="0" w:line="240" w:lineRule="auto"/>
      </w:pPr>
      <w:r>
        <w:separator/>
      </w:r>
    </w:p>
  </w:endnote>
  <w:endnote w:type="continuationSeparator" w:id="0">
    <w:p w14:paraId="7C714A63" w14:textId="77777777" w:rsidR="00FB44B4" w:rsidRDefault="00FB44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D3577D" w14:textId="075CBB32" w:rsidR="009D6447" w:rsidRPr="00574C9A" w:rsidRDefault="009D6447">
    <w:pPr>
      <w:jc w:val="right"/>
      <w:rPr>
        <w:lang w:val="fr-F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0B7E4E" w14:textId="1D968DC6" w:rsidR="00574C9A" w:rsidRPr="00574C9A" w:rsidRDefault="00574C9A" w:rsidP="00574C9A">
    <w:pPr>
      <w:spacing w:after="0" w:line="276" w:lineRule="auto"/>
      <w:rPr>
        <w:lang w:val="fr-FR"/>
      </w:rPr>
    </w:pPr>
    <w:r w:rsidRPr="00574C9A">
      <w:rPr>
        <w:lang w:val="fr-FR"/>
      </w:rPr>
      <w:t xml:space="preserve">* </w:t>
    </w:r>
    <w:r>
      <w:rPr>
        <w:lang w:val="fr-FR"/>
      </w:rPr>
      <w:t>François Leroy. Tel. : +420737480623</w:t>
    </w:r>
    <w:r w:rsidRPr="00574C9A">
      <w:rPr>
        <w:lang w:val="fr-FR"/>
      </w:rPr>
      <w:t xml:space="preserve"> </w:t>
    </w:r>
  </w:p>
  <w:p w14:paraId="4BF96DC5" w14:textId="3894C742" w:rsidR="00574C9A" w:rsidRPr="00AB19EE" w:rsidRDefault="00574C9A" w:rsidP="00574C9A">
    <w:pPr>
      <w:spacing w:after="0" w:line="276" w:lineRule="auto"/>
      <w:rPr>
        <w:lang w:val="fr-FR"/>
      </w:rPr>
    </w:pPr>
    <w:proofErr w:type="gramStart"/>
    <w:r w:rsidRPr="00AB19EE">
      <w:rPr>
        <w:lang w:val="fr-FR"/>
      </w:rPr>
      <w:t>E-mail</w:t>
    </w:r>
    <w:proofErr w:type="gramEnd"/>
    <w:r w:rsidRPr="00AB19EE">
      <w:rPr>
        <w:lang w:val="fr-FR"/>
      </w:rPr>
      <w:t xml:space="preserve"> </w:t>
    </w:r>
    <w:proofErr w:type="spellStart"/>
    <w:r w:rsidRPr="00AB19EE">
      <w:rPr>
        <w:lang w:val="fr-FR"/>
      </w:rPr>
      <w:t>address</w:t>
    </w:r>
    <w:proofErr w:type="spellEnd"/>
    <w:r w:rsidRPr="00AB19EE">
      <w:rPr>
        <w:lang w:val="fr-FR"/>
      </w:rPr>
      <w:tab/>
      <w:t xml:space="preserve">: </w:t>
    </w:r>
    <w:hyperlink r:id="rId1">
      <w:r w:rsidRPr="00AB19EE">
        <w:rPr>
          <w:color w:val="0563C1"/>
          <w:u w:val="single"/>
          <w:lang w:val="fr-FR"/>
        </w:rPr>
        <w:t>leroy@fzp.czu.cz</w:t>
      </w:r>
    </w:hyperlink>
  </w:p>
  <w:p w14:paraId="5DA112D7" w14:textId="77777777" w:rsidR="00A17B46" w:rsidRPr="00AB19EE" w:rsidRDefault="00A17B46">
    <w:pPr>
      <w:pStyle w:val="Footer"/>
      <w:rPr>
        <w:lang w:val="fr-F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4848B6" w14:textId="77777777" w:rsidR="00FB44B4" w:rsidRDefault="00FB44B4">
      <w:pPr>
        <w:spacing w:after="0" w:line="240" w:lineRule="auto"/>
      </w:pPr>
      <w:r>
        <w:separator/>
      </w:r>
    </w:p>
  </w:footnote>
  <w:footnote w:type="continuationSeparator" w:id="0">
    <w:p w14:paraId="2D921051" w14:textId="77777777" w:rsidR="00FB44B4" w:rsidRDefault="00FB44B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8A6D3C"/>
    <w:multiLevelType w:val="multilevel"/>
    <w:tmpl w:val="D3923834"/>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16cid:durableId="17966747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6447"/>
    <w:rsid w:val="0001215A"/>
    <w:rsid w:val="00022376"/>
    <w:rsid w:val="00062A72"/>
    <w:rsid w:val="00065E21"/>
    <w:rsid w:val="000966BC"/>
    <w:rsid w:val="000B44E5"/>
    <w:rsid w:val="000E3A69"/>
    <w:rsid w:val="000E52E8"/>
    <w:rsid w:val="001273D6"/>
    <w:rsid w:val="00132DF3"/>
    <w:rsid w:val="001412C7"/>
    <w:rsid w:val="00151BFB"/>
    <w:rsid w:val="001526B1"/>
    <w:rsid w:val="00155A98"/>
    <w:rsid w:val="001665A9"/>
    <w:rsid w:val="00182A36"/>
    <w:rsid w:val="001D7AE2"/>
    <w:rsid w:val="002402C3"/>
    <w:rsid w:val="00280CD8"/>
    <w:rsid w:val="00281B2B"/>
    <w:rsid w:val="00282532"/>
    <w:rsid w:val="00283760"/>
    <w:rsid w:val="00290C03"/>
    <w:rsid w:val="002B6DB4"/>
    <w:rsid w:val="002D44EB"/>
    <w:rsid w:val="00313BAC"/>
    <w:rsid w:val="00316EF6"/>
    <w:rsid w:val="00337427"/>
    <w:rsid w:val="00356A66"/>
    <w:rsid w:val="00371B6B"/>
    <w:rsid w:val="00385EB4"/>
    <w:rsid w:val="00394FBF"/>
    <w:rsid w:val="003B6F18"/>
    <w:rsid w:val="003C003F"/>
    <w:rsid w:val="003C1E7C"/>
    <w:rsid w:val="003C3312"/>
    <w:rsid w:val="003C5F0C"/>
    <w:rsid w:val="003F2895"/>
    <w:rsid w:val="00404B19"/>
    <w:rsid w:val="00414D4E"/>
    <w:rsid w:val="00495917"/>
    <w:rsid w:val="004C0A12"/>
    <w:rsid w:val="004C66C5"/>
    <w:rsid w:val="00504CC7"/>
    <w:rsid w:val="00517960"/>
    <w:rsid w:val="00565DA8"/>
    <w:rsid w:val="005710BD"/>
    <w:rsid w:val="00572800"/>
    <w:rsid w:val="00574C9A"/>
    <w:rsid w:val="005818C0"/>
    <w:rsid w:val="00595CF2"/>
    <w:rsid w:val="005A07C9"/>
    <w:rsid w:val="005A15DA"/>
    <w:rsid w:val="005F04D9"/>
    <w:rsid w:val="005F2C96"/>
    <w:rsid w:val="006A5225"/>
    <w:rsid w:val="006D1C3B"/>
    <w:rsid w:val="006E567F"/>
    <w:rsid w:val="00707FC9"/>
    <w:rsid w:val="00713D2F"/>
    <w:rsid w:val="00715A01"/>
    <w:rsid w:val="00744359"/>
    <w:rsid w:val="007636CC"/>
    <w:rsid w:val="007B5E81"/>
    <w:rsid w:val="007D2BF8"/>
    <w:rsid w:val="00827C75"/>
    <w:rsid w:val="00834FB6"/>
    <w:rsid w:val="00857021"/>
    <w:rsid w:val="0088245C"/>
    <w:rsid w:val="008944B2"/>
    <w:rsid w:val="008A615E"/>
    <w:rsid w:val="008C66E8"/>
    <w:rsid w:val="008D236A"/>
    <w:rsid w:val="008E0B51"/>
    <w:rsid w:val="008E536E"/>
    <w:rsid w:val="009073AB"/>
    <w:rsid w:val="00914E78"/>
    <w:rsid w:val="00940F88"/>
    <w:rsid w:val="009441AB"/>
    <w:rsid w:val="0098288B"/>
    <w:rsid w:val="009B7AA5"/>
    <w:rsid w:val="009C5047"/>
    <w:rsid w:val="009D2DFA"/>
    <w:rsid w:val="009D6447"/>
    <w:rsid w:val="00A17B46"/>
    <w:rsid w:val="00A21029"/>
    <w:rsid w:val="00A45BFE"/>
    <w:rsid w:val="00A717F2"/>
    <w:rsid w:val="00A81D49"/>
    <w:rsid w:val="00AB19EE"/>
    <w:rsid w:val="00AE022E"/>
    <w:rsid w:val="00B11FF1"/>
    <w:rsid w:val="00B30394"/>
    <w:rsid w:val="00B779CD"/>
    <w:rsid w:val="00BD7E1F"/>
    <w:rsid w:val="00BE41D3"/>
    <w:rsid w:val="00BE7668"/>
    <w:rsid w:val="00C05C99"/>
    <w:rsid w:val="00C144E5"/>
    <w:rsid w:val="00C375D1"/>
    <w:rsid w:val="00C57657"/>
    <w:rsid w:val="00C6482B"/>
    <w:rsid w:val="00C6541F"/>
    <w:rsid w:val="00C66A8F"/>
    <w:rsid w:val="00CF43E7"/>
    <w:rsid w:val="00D0774B"/>
    <w:rsid w:val="00D66BF0"/>
    <w:rsid w:val="00D85D71"/>
    <w:rsid w:val="00D923EF"/>
    <w:rsid w:val="00D92835"/>
    <w:rsid w:val="00DA7369"/>
    <w:rsid w:val="00DC481A"/>
    <w:rsid w:val="00DD20DD"/>
    <w:rsid w:val="00DD72DC"/>
    <w:rsid w:val="00DD7339"/>
    <w:rsid w:val="00E2193E"/>
    <w:rsid w:val="00E401F7"/>
    <w:rsid w:val="00E45B02"/>
    <w:rsid w:val="00E618BA"/>
    <w:rsid w:val="00E9414F"/>
    <w:rsid w:val="00EB732C"/>
    <w:rsid w:val="00EC3B7A"/>
    <w:rsid w:val="00ED1333"/>
    <w:rsid w:val="00F10437"/>
    <w:rsid w:val="00F11FBB"/>
    <w:rsid w:val="00F15A04"/>
    <w:rsid w:val="00F3383B"/>
    <w:rsid w:val="00F403C3"/>
    <w:rsid w:val="00F470B6"/>
    <w:rsid w:val="00F606C6"/>
    <w:rsid w:val="00F76F58"/>
    <w:rsid w:val="00F9565F"/>
    <w:rsid w:val="00FB44B4"/>
    <w:rsid w:val="00FB483C"/>
    <w:rsid w:val="00FF4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CB4F5"/>
  <w15:docId w15:val="{55B6E639-5F50-4C33-B37A-61FFB5276F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rsid w:val="00940F88"/>
    <w:pPr>
      <w:keepNext/>
      <w:keepLines/>
      <w:spacing w:before="40" w:after="200"/>
      <w:outlineLvl w:val="1"/>
    </w:pPr>
    <w:rPr>
      <w:rFonts w:ascii="Arial" w:eastAsia="Arial" w:hAnsi="Arial" w:cs="Arial"/>
      <w:i/>
      <w:iCs/>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 w:type="character" w:styleId="CommentReference">
    <w:name w:val="annotation reference"/>
    <w:basedOn w:val="DefaultParagraphFont"/>
    <w:uiPriority w:val="99"/>
    <w:semiHidden/>
    <w:unhideWhenUsed/>
    <w:rsid w:val="007964C9"/>
    <w:rPr>
      <w:sz w:val="16"/>
      <w:szCs w:val="16"/>
    </w:rPr>
  </w:style>
  <w:style w:type="paragraph" w:styleId="CommentText">
    <w:name w:val="annotation text"/>
    <w:basedOn w:val="Normal"/>
    <w:link w:val="CommentTextChar"/>
    <w:uiPriority w:val="99"/>
    <w:unhideWhenUsed/>
    <w:rsid w:val="007964C9"/>
    <w:pPr>
      <w:spacing w:line="240" w:lineRule="auto"/>
    </w:pPr>
    <w:rPr>
      <w:sz w:val="20"/>
      <w:szCs w:val="20"/>
    </w:rPr>
  </w:style>
  <w:style w:type="character" w:customStyle="1" w:styleId="CommentTextChar">
    <w:name w:val="Comment Text Char"/>
    <w:basedOn w:val="DefaultParagraphFont"/>
    <w:link w:val="CommentText"/>
    <w:uiPriority w:val="99"/>
    <w:rsid w:val="007964C9"/>
    <w:rPr>
      <w:sz w:val="20"/>
      <w:szCs w:val="20"/>
    </w:rPr>
  </w:style>
  <w:style w:type="character" w:styleId="PlaceholderText">
    <w:name w:val="Placeholder Text"/>
    <w:basedOn w:val="DefaultParagraphFont"/>
    <w:uiPriority w:val="99"/>
    <w:semiHidden/>
    <w:rsid w:val="007B7D73"/>
    <w:rPr>
      <w:color w:val="808080"/>
    </w:rPr>
  </w:style>
  <w:style w:type="paragraph" w:styleId="Revision">
    <w:name w:val="Revision"/>
    <w:hidden/>
    <w:uiPriority w:val="99"/>
    <w:semiHidden/>
    <w:rsid w:val="002A2902"/>
    <w:pPr>
      <w:spacing w:after="0" w:line="240" w:lineRule="auto"/>
      <w:jc w:val="left"/>
    </w:pPr>
  </w:style>
  <w:style w:type="table" w:styleId="TableGrid">
    <w:name w:val="Table Grid"/>
    <w:basedOn w:val="TableNormal"/>
    <w:uiPriority w:val="39"/>
    <w:rsid w:val="002728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FC4551"/>
    <w:rPr>
      <w:b/>
      <w:bCs/>
    </w:rPr>
  </w:style>
  <w:style w:type="character" w:customStyle="1" w:styleId="CommentSubjectChar">
    <w:name w:val="Comment Subject Char"/>
    <w:basedOn w:val="CommentTextChar"/>
    <w:link w:val="CommentSubject"/>
    <w:uiPriority w:val="99"/>
    <w:semiHidden/>
    <w:rsid w:val="00FC4551"/>
    <w:rPr>
      <w:b/>
      <w:bCs/>
      <w:sz w:val="20"/>
      <w:szCs w:val="20"/>
    </w:rPr>
  </w:style>
  <w:style w:type="table" w:customStyle="1" w:styleId="a3">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4">
    <w:basedOn w:val="TableNormal"/>
    <w:pPr>
      <w:spacing w:after="0" w:line="240" w:lineRule="auto"/>
    </w:pPr>
    <w:tblPr>
      <w:tblStyleRowBandSize w:val="1"/>
      <w:tblStyleColBandSize w:val="1"/>
      <w:tblCellMar>
        <w:top w:w="100" w:type="dxa"/>
        <w:left w:w="100" w:type="dxa"/>
        <w:bottom w:w="100" w:type="dxa"/>
        <w:right w:w="100" w:type="dxa"/>
      </w:tblCellMar>
    </w:tblPr>
  </w:style>
  <w:style w:type="table" w:customStyle="1" w:styleId="a5">
    <w:basedOn w:val="TableNormal"/>
    <w:pPr>
      <w:spacing w:after="0" w:line="240" w:lineRule="auto"/>
    </w:pPr>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9441AB"/>
    <w:pPr>
      <w:tabs>
        <w:tab w:val="center" w:pos="4703"/>
        <w:tab w:val="right" w:pos="9406"/>
      </w:tabs>
      <w:spacing w:after="0" w:line="240" w:lineRule="auto"/>
    </w:pPr>
  </w:style>
  <w:style w:type="character" w:customStyle="1" w:styleId="HeaderChar">
    <w:name w:val="Header Char"/>
    <w:basedOn w:val="DefaultParagraphFont"/>
    <w:link w:val="Header"/>
    <w:uiPriority w:val="99"/>
    <w:rsid w:val="009441AB"/>
  </w:style>
  <w:style w:type="paragraph" w:styleId="Footer">
    <w:name w:val="footer"/>
    <w:basedOn w:val="Normal"/>
    <w:link w:val="FooterChar"/>
    <w:uiPriority w:val="99"/>
    <w:unhideWhenUsed/>
    <w:rsid w:val="009441AB"/>
    <w:pPr>
      <w:tabs>
        <w:tab w:val="center" w:pos="4703"/>
        <w:tab w:val="right" w:pos="9406"/>
      </w:tabs>
      <w:spacing w:after="0" w:line="240" w:lineRule="auto"/>
    </w:pPr>
  </w:style>
  <w:style w:type="character" w:customStyle="1" w:styleId="FooterChar">
    <w:name w:val="Footer Char"/>
    <w:basedOn w:val="DefaultParagraphFont"/>
    <w:link w:val="Footer"/>
    <w:uiPriority w:val="99"/>
    <w:rsid w:val="00944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github.com/FrsLry/BAAE_SI_litrev" TargetMode="Externa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footer" Target="footer1.xml"/></Relationships>
</file>

<file path=word/_rels/footer2.xml.rels><?xml version="1.0" encoding="UTF-8" standalone="yes"?>
<Relationships xmlns="http://schemas.openxmlformats.org/package/2006/relationships"><Relationship Id="rId1" Type="http://schemas.openxmlformats.org/officeDocument/2006/relationships/hyperlink" Target="mailto:leroy@fzp.czu.c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l8EB+Dkcq2G4f0CdngDDHa9CrLg==">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</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38</Pages>
  <Words>58069</Words>
  <Characters>330996</Characters>
  <Application>Microsoft Office Word</Application>
  <DocSecurity>0</DocSecurity>
  <Lines>2758</Lines>
  <Paragraphs>7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eroy Francois</cp:lastModifiedBy>
  <cp:revision>121</cp:revision>
  <dcterms:created xsi:type="dcterms:W3CDTF">2022-02-18T10:16:00Z</dcterms:created>
  <dcterms:modified xsi:type="dcterms:W3CDTF">2022-11-14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459ijuAS"/&gt;&lt;style id="http://www.zotero.org/styles/apa" locale="en-US" hasBibliography="1" bibliographyStyleHasBeenSet="1"/&gt;&lt;prefs&gt;&lt;pref name="fieldType" value="Field"/&gt;&lt;/prefs&gt;&lt;/data&gt;</vt:lpwstr>
  </property>
</Properties>
</file>